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8D9817" w14:textId="77777777" w:rsidR="00AD188E" w:rsidRDefault="00AD188E" w:rsidP="00AD188E">
      <w:pPr>
        <w:jc w:val="center"/>
        <w:rPr>
          <w:b/>
          <w:sz w:val="36"/>
          <w:lang w:val="en-US"/>
        </w:rPr>
      </w:pPr>
      <w:r>
        <w:rPr>
          <w:noProof/>
          <w:lang w:eastAsia="el-GR"/>
        </w:rPr>
        <w:drawing>
          <wp:inline distT="0" distB="0" distL="0" distR="0" wp14:anchorId="3890B801" wp14:editId="22EFD5BB">
            <wp:extent cx="3562350" cy="400050"/>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259" r="46424" b="23171"/>
                    <a:stretch/>
                  </pic:blipFill>
                  <pic:spPr bwMode="auto">
                    <a:xfrm>
                      <a:off x="0" y="0"/>
                      <a:ext cx="3562350" cy="400050"/>
                    </a:xfrm>
                    <a:prstGeom prst="rect">
                      <a:avLst/>
                    </a:prstGeom>
                    <a:ln>
                      <a:noFill/>
                    </a:ln>
                    <a:extLst>
                      <a:ext uri="{53640926-AAD7-44D8-BBD7-CCE9431645EC}">
                        <a14:shadowObscured xmlns:a14="http://schemas.microsoft.com/office/drawing/2010/main"/>
                      </a:ext>
                    </a:extLst>
                  </pic:spPr>
                </pic:pic>
              </a:graphicData>
            </a:graphic>
          </wp:inline>
        </w:drawing>
      </w:r>
      <w:r w:rsidRPr="00AD188E">
        <w:rPr>
          <w:b/>
          <w:sz w:val="36"/>
          <w:lang w:val="en-US"/>
        </w:rPr>
        <w:t xml:space="preserve"> </w:t>
      </w:r>
    </w:p>
    <w:p w14:paraId="79108F5B" w14:textId="77777777" w:rsidR="006254E6" w:rsidRPr="00BC34CB" w:rsidRDefault="006254E6" w:rsidP="00AD188E">
      <w:pPr>
        <w:jc w:val="center"/>
        <w:rPr>
          <w:b/>
          <w:sz w:val="24"/>
          <w:lang w:val="en-US"/>
        </w:rPr>
      </w:pPr>
    </w:p>
    <w:p w14:paraId="0B589092" w14:textId="77777777" w:rsidR="00AD188E" w:rsidRDefault="00AD188E" w:rsidP="00AD188E">
      <w:pPr>
        <w:jc w:val="center"/>
        <w:rPr>
          <w:b/>
          <w:sz w:val="36"/>
          <w:lang w:val="en-US"/>
        </w:rPr>
      </w:pPr>
      <w:r w:rsidRPr="005C79E6">
        <w:rPr>
          <w:b/>
          <w:sz w:val="36"/>
          <w:lang w:val="en-US"/>
        </w:rPr>
        <w:t>DExplore- User’s guide</w:t>
      </w:r>
      <w:r>
        <w:rPr>
          <w:b/>
          <w:sz w:val="36"/>
          <w:lang w:val="en-US"/>
        </w:rPr>
        <w:t xml:space="preserve"> </w:t>
      </w:r>
    </w:p>
    <w:p w14:paraId="5FAEE3EA" w14:textId="77777777" w:rsidR="006254E6" w:rsidRPr="00BC34CB" w:rsidRDefault="006254E6" w:rsidP="00AD188E">
      <w:pPr>
        <w:jc w:val="center"/>
        <w:rPr>
          <w:b/>
          <w:sz w:val="28"/>
          <w:lang w:val="en-US"/>
        </w:rPr>
      </w:pPr>
    </w:p>
    <w:p w14:paraId="536A6EA9" w14:textId="77777777" w:rsidR="005C79E6" w:rsidRPr="00546910" w:rsidRDefault="005C79E6" w:rsidP="005C79E6">
      <w:pPr>
        <w:pStyle w:val="a3"/>
        <w:numPr>
          <w:ilvl w:val="0"/>
          <w:numId w:val="1"/>
        </w:numPr>
        <w:spacing w:before="160"/>
        <w:jc w:val="both"/>
        <w:rPr>
          <w:b/>
          <w:lang w:val="en-US"/>
        </w:rPr>
      </w:pPr>
      <w:r w:rsidRPr="00546910">
        <w:rPr>
          <w:b/>
          <w:lang w:val="en-US"/>
        </w:rPr>
        <w:t xml:space="preserve">Introduction </w:t>
      </w:r>
    </w:p>
    <w:p w14:paraId="35241D64" w14:textId="0EF56025" w:rsidR="00A26488" w:rsidRDefault="005C79E6" w:rsidP="005C79E6">
      <w:pPr>
        <w:spacing w:before="160"/>
        <w:jc w:val="both"/>
        <w:rPr>
          <w:lang w:val="en-US"/>
        </w:rPr>
      </w:pPr>
      <w:r w:rsidRPr="00BD4E51">
        <w:rPr>
          <w:lang w:val="en-US"/>
        </w:rPr>
        <w:t>DExplore</w:t>
      </w:r>
      <w:r>
        <w:rPr>
          <w:lang w:val="en-US"/>
        </w:rPr>
        <w:t xml:space="preserve"> is</w:t>
      </w:r>
      <w:r w:rsidRPr="00BD4E51">
        <w:rPr>
          <w:lang w:val="en-US"/>
        </w:rPr>
        <w:t xml:space="preserve"> an online and easy-to-use tool for detecting differentially expressed (DE) genes using data from the international public repository NCBI GEO</w:t>
      </w:r>
      <w:r w:rsidRPr="004F07D0">
        <w:rPr>
          <w:lang w:val="en-US"/>
        </w:rPr>
        <w:t xml:space="preserve">. </w:t>
      </w:r>
      <w:r w:rsidR="00A26488" w:rsidRPr="004F07D0">
        <w:rPr>
          <w:lang w:val="en-US"/>
        </w:rPr>
        <w:t xml:space="preserve">DExplore can also be used for performing functional enrichment analysis using a built-in version of the </w:t>
      </w:r>
      <w:r w:rsidR="00456756" w:rsidRPr="004F07D0">
        <w:rPr>
          <w:lang w:val="en-US"/>
        </w:rPr>
        <w:t>well-established</w:t>
      </w:r>
      <w:r w:rsidR="00A26488" w:rsidRPr="004F07D0">
        <w:rPr>
          <w:lang w:val="en-US"/>
        </w:rPr>
        <w:t xml:space="preserve"> web tool WebGestalt</w:t>
      </w:r>
      <w:r w:rsidR="00456756" w:rsidRPr="004F07D0">
        <w:rPr>
          <w:lang w:val="en-US"/>
        </w:rPr>
        <w:fldChar w:fldCharType="begin" w:fldLock="1"/>
      </w:r>
      <w:r w:rsidR="00456756" w:rsidRPr="004F07D0">
        <w:rPr>
          <w:lang w:val="en-US"/>
        </w:rPr>
        <w:instrText>ADDIN CSL_CITATION {"citationItems":[{"id":"ITEM-1","itemData":{"DOI":"10.1093/nar/gkz401","ISSN":"1362-4962","author":[{"dropping-particle":"","family":"Liao","given":"Yuxing","non-dropping-particle":"","parse-names":false,"suffix":""},{"dropping-particle":"","family":"Wang","given":"Jing","non-dropping-particle":"","parse-names":false,"suffix":""},{"dropping-particle":"","family":"Jaehnig","given":"Eric J","non-dropping-particle":"","parse-names":false,"suffix":""},{"dropping-particle":"","family":"Shi","given":"Zhiao","non-dropping-particle":"","parse-names":false,"suffix":""},{"dropping-particle":"","family":"Zhang","given":"Bing","non-dropping-particle":"","parse-names":false,"suffix":""}],"container-title":"Nucleic Acids Research","id":"ITEM-1","issue":"May","issued":{"date-parts":[["2019"]]},"page":"199-205","publisher":"Oxford University Press","title":"WebGestalt 2019 : gene set analysis toolkit with revamped UIs and APIs","type":"article-journal","volume":"47"},"uris":["http://www.mendeley.com/documents/?uuid=620fd864-526c-40a7-b3ee-2693d60ada67"]}],"mendeley":{"formattedCitation":"&lt;sup&gt;1&lt;/sup&gt;","plainTextFormattedCitation":"1"},"properties":{"noteIndex":0},"schema":"https://github.com/citation-style-language/schema/raw/master/csl-citation.json"}</w:instrText>
      </w:r>
      <w:r w:rsidR="00456756" w:rsidRPr="004F07D0">
        <w:rPr>
          <w:lang w:val="en-US"/>
        </w:rPr>
        <w:fldChar w:fldCharType="separate"/>
      </w:r>
      <w:r w:rsidR="00456756" w:rsidRPr="004F07D0">
        <w:rPr>
          <w:noProof/>
          <w:vertAlign w:val="superscript"/>
          <w:lang w:val="en-US"/>
        </w:rPr>
        <w:t>1</w:t>
      </w:r>
      <w:r w:rsidR="00456756" w:rsidRPr="004F07D0">
        <w:rPr>
          <w:lang w:val="en-US"/>
        </w:rPr>
        <w:fldChar w:fldCharType="end"/>
      </w:r>
      <w:r w:rsidR="00A26488">
        <w:rPr>
          <w:lang w:val="en-US"/>
        </w:rPr>
        <w:t xml:space="preserve"> (</w:t>
      </w:r>
      <w:hyperlink r:id="rId9" w:history="1">
        <w:r w:rsidR="00456756" w:rsidRPr="004C34CA">
          <w:rPr>
            <w:rStyle w:val="-"/>
            <w:lang w:val="en-US"/>
          </w:rPr>
          <w:t>www.webgestalt.org</w:t>
        </w:r>
      </w:hyperlink>
      <w:r w:rsidR="00A26488">
        <w:rPr>
          <w:lang w:val="en-US"/>
        </w:rPr>
        <w:t>).</w:t>
      </w:r>
      <w:r w:rsidR="00456756">
        <w:rPr>
          <w:lang w:val="en-US"/>
        </w:rPr>
        <w:t xml:space="preserve"> </w:t>
      </w:r>
    </w:p>
    <w:p w14:paraId="4588508E" w14:textId="77777777" w:rsidR="00571B28" w:rsidRPr="001561FF" w:rsidRDefault="00374A71" w:rsidP="005C79E6">
      <w:pPr>
        <w:spacing w:before="160"/>
        <w:jc w:val="both"/>
        <w:rPr>
          <w:u w:val="single"/>
          <w:lang w:val="en-US"/>
        </w:rPr>
      </w:pPr>
      <w:r w:rsidRPr="0013762D">
        <w:rPr>
          <w:lang w:val="en-US"/>
        </w:rPr>
        <w:t>The</w:t>
      </w:r>
      <w:r w:rsidRPr="00FE2C13">
        <w:rPr>
          <w:lang w:val="en-US"/>
        </w:rPr>
        <w:t xml:space="preserve"> </w:t>
      </w:r>
      <w:r w:rsidRPr="0013762D">
        <w:rPr>
          <w:lang w:val="en-US"/>
        </w:rPr>
        <w:t>user</w:t>
      </w:r>
      <w:r w:rsidR="00571B28" w:rsidRPr="00FE2C13">
        <w:rPr>
          <w:lang w:val="en-US"/>
        </w:rPr>
        <w:t xml:space="preserve"> </w:t>
      </w:r>
      <w:r w:rsidRPr="0013762D">
        <w:rPr>
          <w:lang w:val="en-US"/>
        </w:rPr>
        <w:t>may</w:t>
      </w:r>
      <w:r w:rsidR="00571B28" w:rsidRPr="00FE2C13">
        <w:rPr>
          <w:lang w:val="en-US"/>
        </w:rPr>
        <w:t xml:space="preserve"> </w:t>
      </w:r>
      <w:r w:rsidR="00571B28" w:rsidRPr="0013762D">
        <w:rPr>
          <w:lang w:val="en-US"/>
        </w:rPr>
        <w:t>also</w:t>
      </w:r>
      <w:r w:rsidR="00571B28" w:rsidRPr="00FE2C13">
        <w:rPr>
          <w:lang w:val="en-US"/>
        </w:rPr>
        <w:t xml:space="preserve"> </w:t>
      </w:r>
      <w:r w:rsidR="00571B28" w:rsidRPr="0013762D">
        <w:rPr>
          <w:lang w:val="en-US"/>
        </w:rPr>
        <w:t>upload</w:t>
      </w:r>
      <w:r w:rsidR="00571B28" w:rsidRPr="00FE2C13">
        <w:rPr>
          <w:lang w:val="en-US"/>
        </w:rPr>
        <w:t xml:space="preserve"> </w:t>
      </w:r>
      <w:r w:rsidRPr="0013762D">
        <w:rPr>
          <w:lang w:val="en-US"/>
        </w:rPr>
        <w:t>data</w:t>
      </w:r>
      <w:r w:rsidRPr="00FE2C13">
        <w:rPr>
          <w:lang w:val="en-US"/>
        </w:rPr>
        <w:t xml:space="preserve"> </w:t>
      </w:r>
      <w:r w:rsidRPr="0013762D">
        <w:rPr>
          <w:lang w:val="en-US"/>
        </w:rPr>
        <w:t>that</w:t>
      </w:r>
      <w:r w:rsidRPr="00FE2C13">
        <w:rPr>
          <w:lang w:val="en-US"/>
        </w:rPr>
        <w:t xml:space="preserve"> </w:t>
      </w:r>
      <w:r w:rsidR="0013762D" w:rsidRPr="0013762D">
        <w:rPr>
          <w:lang w:val="en-US"/>
        </w:rPr>
        <w:t>ha</w:t>
      </w:r>
      <w:r w:rsidR="00FE2C13">
        <w:rPr>
          <w:lang w:val="en-US"/>
        </w:rPr>
        <w:t>ve</w:t>
      </w:r>
      <w:r w:rsidR="00571B28" w:rsidRPr="00FE2C13">
        <w:rPr>
          <w:lang w:val="en-US"/>
        </w:rPr>
        <w:t xml:space="preserve"> </w:t>
      </w:r>
      <w:r w:rsidR="00571B28" w:rsidRPr="0013762D">
        <w:rPr>
          <w:lang w:val="en-US"/>
        </w:rPr>
        <w:t>not</w:t>
      </w:r>
      <w:r w:rsidR="00571B28" w:rsidRPr="00FE2C13">
        <w:rPr>
          <w:lang w:val="en-US"/>
        </w:rPr>
        <w:t xml:space="preserve"> </w:t>
      </w:r>
      <w:r w:rsidR="0013762D" w:rsidRPr="0013762D">
        <w:rPr>
          <w:lang w:val="en-US"/>
        </w:rPr>
        <w:t>been</w:t>
      </w:r>
      <w:r w:rsidR="0013762D" w:rsidRPr="00FE2C13">
        <w:rPr>
          <w:lang w:val="en-US"/>
        </w:rPr>
        <w:t xml:space="preserve"> </w:t>
      </w:r>
      <w:r w:rsidR="00571B28" w:rsidRPr="0013762D">
        <w:rPr>
          <w:lang w:val="en-US"/>
        </w:rPr>
        <w:t>submitted</w:t>
      </w:r>
      <w:r w:rsidR="00571B28" w:rsidRPr="00FE2C13">
        <w:rPr>
          <w:lang w:val="en-US"/>
        </w:rPr>
        <w:t xml:space="preserve"> </w:t>
      </w:r>
      <w:r w:rsidR="00571B28" w:rsidRPr="0013762D">
        <w:rPr>
          <w:lang w:val="en-US"/>
        </w:rPr>
        <w:t>to</w:t>
      </w:r>
      <w:r w:rsidR="00571B28" w:rsidRPr="00FE2C13">
        <w:rPr>
          <w:lang w:val="en-US"/>
        </w:rPr>
        <w:t xml:space="preserve"> </w:t>
      </w:r>
      <w:r w:rsidR="0013762D" w:rsidRPr="0013762D">
        <w:rPr>
          <w:lang w:val="en-US"/>
        </w:rPr>
        <w:t>the</w:t>
      </w:r>
      <w:r w:rsidR="0013762D" w:rsidRPr="00FE2C13">
        <w:rPr>
          <w:lang w:val="en-US"/>
        </w:rPr>
        <w:t xml:space="preserve"> </w:t>
      </w:r>
      <w:r w:rsidR="00571B28" w:rsidRPr="0013762D">
        <w:rPr>
          <w:lang w:val="en-US"/>
        </w:rPr>
        <w:t>GEO</w:t>
      </w:r>
      <w:r w:rsidR="00571B28" w:rsidRPr="00FE2C13">
        <w:rPr>
          <w:lang w:val="en-US"/>
        </w:rPr>
        <w:t xml:space="preserve"> </w:t>
      </w:r>
      <w:r w:rsidR="00571B28" w:rsidRPr="0013762D">
        <w:rPr>
          <w:lang w:val="en-US"/>
        </w:rPr>
        <w:t>yet</w:t>
      </w:r>
      <w:r w:rsidR="00571B28" w:rsidRPr="00FE2C13">
        <w:rPr>
          <w:lang w:val="en-US"/>
        </w:rPr>
        <w:t>.</w:t>
      </w:r>
      <w:r w:rsidR="0013762D" w:rsidRPr="00FE2C13">
        <w:rPr>
          <w:lang w:val="en-US"/>
        </w:rPr>
        <w:t xml:space="preserve"> </w:t>
      </w:r>
      <w:r w:rsidR="0013762D" w:rsidRPr="001561FF">
        <w:rPr>
          <w:u w:val="single"/>
          <w:lang w:val="en-US"/>
        </w:rPr>
        <w:t>Since the user’s data are only temporarily saved on the server and are automatically deleted as soon as the user exits the platform or their session expires, there is no danger of the data being</w:t>
      </w:r>
      <w:r w:rsidR="004F7A17" w:rsidRPr="001561FF">
        <w:rPr>
          <w:u w:val="single"/>
          <w:lang w:val="en-US"/>
        </w:rPr>
        <w:t xml:space="preserve"> </w:t>
      </w:r>
      <w:r w:rsidR="0013762D" w:rsidRPr="001561FF">
        <w:rPr>
          <w:u w:val="single"/>
          <w:lang w:val="en-US"/>
        </w:rPr>
        <w:t>copied or used from anyone other than the user.</w:t>
      </w:r>
    </w:p>
    <w:p w14:paraId="19873F84" w14:textId="77777777" w:rsidR="005C79E6" w:rsidRDefault="005C79E6" w:rsidP="005C79E6">
      <w:pPr>
        <w:spacing w:before="160"/>
        <w:jc w:val="both"/>
        <w:rPr>
          <w:lang w:val="en"/>
        </w:rPr>
      </w:pPr>
      <w:r w:rsidRPr="00BD4E51">
        <w:rPr>
          <w:lang w:val="en-US"/>
        </w:rPr>
        <w:t xml:space="preserve">DExplore is built using R programming language </w:t>
      </w:r>
      <w:r>
        <w:rPr>
          <w:lang w:val="en-US"/>
        </w:rPr>
        <w:t xml:space="preserve">and Bioconductor </w:t>
      </w:r>
      <w:r w:rsidRPr="00BD4E51">
        <w:rPr>
          <w:lang w:val="en-US"/>
        </w:rPr>
        <w:t xml:space="preserve">and </w:t>
      </w:r>
      <w:r w:rsidRPr="00BD4E51">
        <w:rPr>
          <w:lang w:val="en"/>
        </w:rPr>
        <w:t xml:space="preserve">can be used by researchers with no specialized programming skills required. </w:t>
      </w:r>
    </w:p>
    <w:p w14:paraId="749C5BF4" w14:textId="77777777" w:rsidR="005C79E6" w:rsidRDefault="005C79E6" w:rsidP="005C79E6">
      <w:pPr>
        <w:spacing w:before="160"/>
        <w:jc w:val="both"/>
        <w:rPr>
          <w:lang w:val="en"/>
        </w:rPr>
      </w:pPr>
      <w:r>
        <w:rPr>
          <w:lang w:val="en"/>
        </w:rPr>
        <w:t>T</w:t>
      </w:r>
      <w:r w:rsidRPr="00BD4E51">
        <w:rPr>
          <w:lang w:val="en"/>
        </w:rPr>
        <w:t xml:space="preserve">he user interface is quite simple and the application runs exclusively online, so the user does not have to download nor store raw data in their computer. </w:t>
      </w:r>
    </w:p>
    <w:p w14:paraId="2D8097E7" w14:textId="77777777" w:rsidR="00EE0E9D" w:rsidRPr="00EE0E9D" w:rsidRDefault="005C79E6" w:rsidP="00EE0E9D">
      <w:pPr>
        <w:jc w:val="both"/>
        <w:rPr>
          <w:lang w:val="en"/>
        </w:rPr>
      </w:pPr>
      <w:r w:rsidRPr="00A731A5">
        <w:rPr>
          <w:lang w:val="en"/>
        </w:rPr>
        <w:t xml:space="preserve">Currently, </w:t>
      </w:r>
      <w:r w:rsidRPr="00A731A5">
        <w:rPr>
          <w:lang w:val="en-US"/>
        </w:rPr>
        <w:t xml:space="preserve">DExplore can only be used to analyze </w:t>
      </w:r>
      <w:r w:rsidR="0082036E">
        <w:rPr>
          <w:lang w:val="en-US"/>
        </w:rPr>
        <w:t xml:space="preserve">single-channel </w:t>
      </w:r>
      <w:r w:rsidRPr="00A731A5">
        <w:rPr>
          <w:lang w:val="en-US"/>
        </w:rPr>
        <w:t xml:space="preserve">mRNA microarray experiments for Affymetrix platforms </w:t>
      </w:r>
      <w:r w:rsidRPr="00BD4E51">
        <w:rPr>
          <w:lang w:val="en"/>
        </w:rPr>
        <w:t>but will be expanded in the near future to be used for other commercially available platforms such as Illumina and Agilent.</w:t>
      </w:r>
      <w:r w:rsidR="008C5513">
        <w:rPr>
          <w:lang w:val="en"/>
        </w:rPr>
        <w:t xml:space="preserve"> </w:t>
      </w:r>
    </w:p>
    <w:p w14:paraId="395040ED" w14:textId="77777777" w:rsidR="00EB579A" w:rsidRPr="00BC34CB" w:rsidRDefault="00EB579A" w:rsidP="006254E6">
      <w:pPr>
        <w:jc w:val="center"/>
        <w:rPr>
          <w:b/>
          <w:sz w:val="28"/>
          <w:lang w:val="en"/>
        </w:rPr>
      </w:pPr>
    </w:p>
    <w:p w14:paraId="56D78CED" w14:textId="77777777" w:rsidR="008C5513" w:rsidRPr="008C5513" w:rsidRDefault="005C79E6" w:rsidP="008C5513">
      <w:pPr>
        <w:pStyle w:val="a3"/>
        <w:numPr>
          <w:ilvl w:val="0"/>
          <w:numId w:val="1"/>
        </w:numPr>
        <w:jc w:val="both"/>
        <w:rPr>
          <w:b/>
          <w:lang w:val="en"/>
        </w:rPr>
      </w:pPr>
      <w:r w:rsidRPr="00546910">
        <w:rPr>
          <w:b/>
          <w:lang w:val="en"/>
        </w:rPr>
        <w:t>How to use</w:t>
      </w:r>
    </w:p>
    <w:p w14:paraId="26464F38" w14:textId="478AF112" w:rsidR="000E34D8" w:rsidRDefault="00501B8C" w:rsidP="005C79E6">
      <w:pPr>
        <w:jc w:val="both"/>
        <w:rPr>
          <w:lang w:val="en"/>
        </w:rPr>
      </w:pPr>
      <w:r>
        <w:rPr>
          <w:lang w:val="en"/>
        </w:rPr>
        <w:t xml:space="preserve">DExplore is comprised of </w:t>
      </w:r>
      <w:r w:rsidR="008C5513">
        <w:rPr>
          <w:lang w:val="en"/>
        </w:rPr>
        <w:t>four</w:t>
      </w:r>
      <w:r>
        <w:rPr>
          <w:lang w:val="en"/>
        </w:rPr>
        <w:t xml:space="preserve"> tab panels; Data Input, Data Description</w:t>
      </w:r>
      <w:r w:rsidR="008C5513">
        <w:rPr>
          <w:lang w:val="en"/>
        </w:rPr>
        <w:t>,</w:t>
      </w:r>
      <w:r>
        <w:rPr>
          <w:lang w:val="en"/>
        </w:rPr>
        <w:t xml:space="preserve"> Results</w:t>
      </w:r>
      <w:r w:rsidR="008C5513">
        <w:rPr>
          <w:lang w:val="en"/>
        </w:rPr>
        <w:t xml:space="preserve"> and WebGestalt Over-Representation Analysis</w:t>
      </w:r>
      <w:r>
        <w:rPr>
          <w:lang w:val="en"/>
        </w:rPr>
        <w:t xml:space="preserve">. </w:t>
      </w:r>
    </w:p>
    <w:p w14:paraId="384F1C87" w14:textId="6007229D" w:rsidR="001962F5" w:rsidRPr="00E453C3" w:rsidRDefault="009D3410" w:rsidP="005C79E6">
      <w:pPr>
        <w:jc w:val="both"/>
        <w:rPr>
          <w:u w:val="single"/>
          <w:lang w:val="en"/>
        </w:rPr>
      </w:pPr>
      <w:r w:rsidRPr="00E453C3">
        <w:rPr>
          <w:u w:val="single"/>
          <w:lang w:val="en"/>
        </w:rPr>
        <w:t>D</w:t>
      </w:r>
      <w:r w:rsidR="001962F5" w:rsidRPr="00E453C3">
        <w:rPr>
          <w:u w:val="single"/>
          <w:lang w:val="en"/>
        </w:rPr>
        <w:t>o not forget to refresh DExplore between analyses.</w:t>
      </w:r>
    </w:p>
    <w:p w14:paraId="7259D921" w14:textId="77777777" w:rsidR="000E34D8" w:rsidRDefault="008C5513" w:rsidP="005C79E6">
      <w:pPr>
        <w:jc w:val="both"/>
        <w:rPr>
          <w:lang w:val="en"/>
        </w:rPr>
      </w:pPr>
      <w:r>
        <w:rPr>
          <w:noProof/>
          <w:lang w:eastAsia="el-GR"/>
        </w:rPr>
        <w:drawing>
          <wp:inline distT="0" distB="0" distL="0" distR="0" wp14:anchorId="65E738D4" wp14:editId="727C0B4F">
            <wp:extent cx="6809105" cy="1558137"/>
            <wp:effectExtent l="0" t="0" r="0" b="444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rotWithShape="1">
                    <a:blip r:embed="rId10" cstate="print">
                      <a:extLst>
                        <a:ext uri="{28A0092B-C50C-407E-A947-70E740481C1C}">
                          <a14:useLocalDpi xmlns:a14="http://schemas.microsoft.com/office/drawing/2010/main" val="0"/>
                        </a:ext>
                      </a:extLst>
                    </a:blip>
                    <a:srcRect b="10349"/>
                    <a:stretch/>
                  </pic:blipFill>
                  <pic:spPr bwMode="auto">
                    <a:xfrm>
                      <a:off x="0" y="0"/>
                      <a:ext cx="6809105" cy="1558137"/>
                    </a:xfrm>
                    <a:prstGeom prst="rect">
                      <a:avLst/>
                    </a:prstGeom>
                    <a:ln>
                      <a:noFill/>
                    </a:ln>
                    <a:extLst>
                      <a:ext uri="{53640926-AAD7-44D8-BBD7-CCE9431645EC}">
                        <a14:shadowObscured xmlns:a14="http://schemas.microsoft.com/office/drawing/2010/main"/>
                      </a:ext>
                    </a:extLst>
                  </pic:spPr>
                </pic:pic>
              </a:graphicData>
            </a:graphic>
          </wp:inline>
        </w:drawing>
      </w:r>
    </w:p>
    <w:p w14:paraId="7BEBB342" w14:textId="524CF71E" w:rsidR="008C5513" w:rsidRPr="00B43738" w:rsidRDefault="009D3410" w:rsidP="005C79E6">
      <w:pPr>
        <w:jc w:val="both"/>
        <w:rPr>
          <w:lang w:val="en"/>
        </w:rPr>
      </w:pPr>
      <w:r w:rsidRPr="00B43738">
        <w:rPr>
          <w:lang w:val="en"/>
        </w:rPr>
        <w:t>Analyses differ</w:t>
      </w:r>
      <w:r w:rsidR="008C5513" w:rsidRPr="00B43738">
        <w:rPr>
          <w:lang w:val="en"/>
        </w:rPr>
        <w:t xml:space="preserve"> depending on the type of data the user wants to use. </w:t>
      </w:r>
    </w:p>
    <w:p w14:paraId="1C48D6F3" w14:textId="77777777" w:rsidR="008C5513" w:rsidRPr="00E453C3" w:rsidRDefault="008C5513" w:rsidP="008C5513">
      <w:pPr>
        <w:pStyle w:val="a3"/>
        <w:numPr>
          <w:ilvl w:val="0"/>
          <w:numId w:val="3"/>
        </w:numPr>
        <w:jc w:val="both"/>
        <w:rPr>
          <w:b/>
          <w:lang w:val="en"/>
        </w:rPr>
      </w:pPr>
      <w:r w:rsidRPr="00E453C3">
        <w:rPr>
          <w:b/>
          <w:lang w:val="en"/>
        </w:rPr>
        <w:t xml:space="preserve">Using DExplore with NCBI GEO’s microarray data </w:t>
      </w:r>
    </w:p>
    <w:p w14:paraId="316AF860" w14:textId="77777777" w:rsidR="00501B8C" w:rsidRDefault="00501B8C" w:rsidP="005C79E6">
      <w:pPr>
        <w:jc w:val="both"/>
        <w:rPr>
          <w:lang w:val="en"/>
        </w:rPr>
      </w:pPr>
      <w:r>
        <w:rPr>
          <w:lang w:val="en"/>
        </w:rPr>
        <w:t xml:space="preserve">The first thing the user has to do is to enter a valid GSE accession number from </w:t>
      </w:r>
      <w:r w:rsidR="005E258E" w:rsidRPr="005E38D8">
        <w:rPr>
          <w:lang w:val="en"/>
        </w:rPr>
        <w:t>the</w:t>
      </w:r>
      <w:r w:rsidR="005E258E">
        <w:rPr>
          <w:lang w:val="en"/>
        </w:rPr>
        <w:t xml:space="preserve"> </w:t>
      </w:r>
      <w:r>
        <w:rPr>
          <w:lang w:val="en"/>
        </w:rPr>
        <w:t>NCBI GEO Database (</w:t>
      </w:r>
      <w:hyperlink r:id="rId11" w:history="1">
        <w:r w:rsidRPr="007000EB">
          <w:rPr>
            <w:rStyle w:val="-"/>
            <w:lang w:val="en"/>
          </w:rPr>
          <w:t>https://www.ncbi.nlm.nih.gov/geo/</w:t>
        </w:r>
      </w:hyperlink>
      <w:r>
        <w:rPr>
          <w:lang w:val="en"/>
        </w:rPr>
        <w:t>)</w:t>
      </w:r>
      <w:r w:rsidR="00C3600E">
        <w:rPr>
          <w:lang w:val="en"/>
        </w:rPr>
        <w:t xml:space="preserve"> and press the button “Submit”</w:t>
      </w:r>
      <w:r w:rsidR="00FF70FC">
        <w:rPr>
          <w:lang w:val="en"/>
        </w:rPr>
        <w:t xml:space="preserve"> in the “Data Input” tab</w:t>
      </w:r>
      <w:r>
        <w:rPr>
          <w:lang w:val="en"/>
        </w:rPr>
        <w:t xml:space="preserve">. </w:t>
      </w:r>
    </w:p>
    <w:p w14:paraId="6FC75B61" w14:textId="77777777" w:rsidR="000E34D8" w:rsidRDefault="00501B8C" w:rsidP="005C79E6">
      <w:pPr>
        <w:jc w:val="both"/>
        <w:rPr>
          <w:lang w:val="en"/>
        </w:rPr>
      </w:pPr>
      <w:r w:rsidRPr="00501B8C">
        <w:rPr>
          <w:u w:val="single"/>
          <w:lang w:val="en"/>
        </w:rPr>
        <w:t>Important notice</w:t>
      </w:r>
      <w:r>
        <w:rPr>
          <w:lang w:val="en"/>
        </w:rPr>
        <w:t xml:space="preserve">: enter </w:t>
      </w:r>
      <w:r w:rsidR="00E2498C">
        <w:rPr>
          <w:lang w:val="en"/>
        </w:rPr>
        <w:t>only</w:t>
      </w:r>
      <w:r>
        <w:rPr>
          <w:lang w:val="en"/>
        </w:rPr>
        <w:t xml:space="preserve"> the number </w:t>
      </w:r>
      <w:r w:rsidRPr="00501B8C">
        <w:rPr>
          <w:u w:val="single"/>
          <w:lang w:val="en"/>
        </w:rPr>
        <w:t>without writing “GSE”</w:t>
      </w:r>
      <w:r>
        <w:rPr>
          <w:lang w:val="en"/>
        </w:rPr>
        <w:t xml:space="preserve"> </w:t>
      </w:r>
      <w:r w:rsidR="005E258E">
        <w:rPr>
          <w:lang w:val="en"/>
        </w:rPr>
        <w:t>(</w:t>
      </w:r>
      <w:r>
        <w:rPr>
          <w:lang w:val="en"/>
        </w:rPr>
        <w:t>e.g. for Series “GSE1417”</w:t>
      </w:r>
      <w:r w:rsidR="00E2498C">
        <w:rPr>
          <w:lang w:val="en"/>
        </w:rPr>
        <w:t>,</w:t>
      </w:r>
      <w:r>
        <w:rPr>
          <w:lang w:val="en"/>
        </w:rPr>
        <w:t xml:space="preserve"> enter “1417”</w:t>
      </w:r>
      <w:r w:rsidR="005E258E">
        <w:rPr>
          <w:lang w:val="en"/>
        </w:rPr>
        <w:t>)</w:t>
      </w:r>
      <w:r>
        <w:rPr>
          <w:lang w:val="en"/>
        </w:rPr>
        <w:t>.</w:t>
      </w:r>
    </w:p>
    <w:p w14:paraId="4E0996A4" w14:textId="77777777" w:rsidR="00AD188E" w:rsidRPr="005C79E6" w:rsidRDefault="008C5513" w:rsidP="00AD188E">
      <w:pPr>
        <w:jc w:val="center"/>
        <w:rPr>
          <w:lang w:val="en"/>
        </w:rPr>
      </w:pPr>
      <w:r>
        <w:rPr>
          <w:noProof/>
          <w:lang w:eastAsia="el-GR"/>
        </w:rPr>
        <w:lastRenderedPageBreak/>
        <w:drawing>
          <wp:inline distT="0" distB="0" distL="0" distR="0" wp14:anchorId="1BCABDED" wp14:editId="4BE4FA0C">
            <wp:extent cx="2036053" cy="989239"/>
            <wp:effectExtent l="0" t="0" r="2540" b="1905"/>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12">
                      <a:extLst>
                        <a:ext uri="{28A0092B-C50C-407E-A947-70E740481C1C}">
                          <a14:useLocalDpi xmlns:a14="http://schemas.microsoft.com/office/drawing/2010/main" val="0"/>
                        </a:ext>
                      </a:extLst>
                    </a:blip>
                    <a:stretch>
                      <a:fillRect/>
                    </a:stretch>
                  </pic:blipFill>
                  <pic:spPr>
                    <a:xfrm>
                      <a:off x="0" y="0"/>
                      <a:ext cx="2042066" cy="992161"/>
                    </a:xfrm>
                    <a:prstGeom prst="rect">
                      <a:avLst/>
                    </a:prstGeom>
                  </pic:spPr>
                </pic:pic>
              </a:graphicData>
            </a:graphic>
          </wp:inline>
        </w:drawing>
      </w:r>
      <w:r w:rsidR="000E34D8" w:rsidRPr="0013762D">
        <w:rPr>
          <w:noProof/>
          <w:lang w:val="en-US" w:eastAsia="el-GR"/>
        </w:rPr>
        <w:t xml:space="preserve"> </w:t>
      </w:r>
    </w:p>
    <w:p w14:paraId="60E4FBE6" w14:textId="77777777" w:rsidR="00026B8C" w:rsidRDefault="00501B8C" w:rsidP="00AD188E">
      <w:pPr>
        <w:jc w:val="both"/>
        <w:rPr>
          <w:lang w:val="en"/>
        </w:rPr>
      </w:pPr>
      <w:r>
        <w:rPr>
          <w:lang w:val="en"/>
        </w:rPr>
        <w:t>If the user enters an invalid GSE accession number, DExplore show</w:t>
      </w:r>
      <w:r w:rsidR="00CC57C0">
        <w:rPr>
          <w:lang w:val="en"/>
        </w:rPr>
        <w:t>s</w:t>
      </w:r>
      <w:r>
        <w:rPr>
          <w:lang w:val="en"/>
        </w:rPr>
        <w:t xml:space="preserve"> an error message and the user </w:t>
      </w:r>
      <w:r w:rsidRPr="004F07D0">
        <w:rPr>
          <w:lang w:val="en"/>
        </w:rPr>
        <w:t xml:space="preserve">has to </w:t>
      </w:r>
      <w:r w:rsidR="008C5513" w:rsidRPr="004F07D0">
        <w:rPr>
          <w:lang w:val="en"/>
        </w:rPr>
        <w:t>refresh the webpage</w:t>
      </w:r>
      <w:r w:rsidRPr="004F07D0">
        <w:rPr>
          <w:lang w:val="en"/>
        </w:rPr>
        <w:t xml:space="preserve"> and enter a valid accession number.</w:t>
      </w:r>
    </w:p>
    <w:p w14:paraId="7FC5C481" w14:textId="77777777" w:rsidR="001962F5" w:rsidRDefault="00C3600E" w:rsidP="00EB579A">
      <w:pPr>
        <w:spacing w:after="120"/>
        <w:jc w:val="both"/>
        <w:rPr>
          <w:lang w:val="en"/>
        </w:rPr>
      </w:pPr>
      <w:r>
        <w:rPr>
          <w:lang w:val="en"/>
        </w:rPr>
        <w:t xml:space="preserve">After a few minutes (time depends on the </w:t>
      </w:r>
      <w:r w:rsidR="008D2AB7">
        <w:rPr>
          <w:lang w:val="en"/>
        </w:rPr>
        <w:t xml:space="preserve">submitted data size), DExplore provides a hyperlink to </w:t>
      </w:r>
      <w:r w:rsidR="005E258E" w:rsidRPr="005E38D8">
        <w:rPr>
          <w:lang w:val="en"/>
        </w:rPr>
        <w:t>the</w:t>
      </w:r>
      <w:r w:rsidR="005E258E">
        <w:rPr>
          <w:lang w:val="en"/>
        </w:rPr>
        <w:t xml:space="preserve"> </w:t>
      </w:r>
      <w:r w:rsidR="008D2AB7">
        <w:rPr>
          <w:lang w:val="en"/>
        </w:rPr>
        <w:t>GEO’s corresponding page</w:t>
      </w:r>
      <w:r w:rsidR="00B3457E">
        <w:rPr>
          <w:lang w:val="en"/>
        </w:rPr>
        <w:t>.</w:t>
      </w:r>
    </w:p>
    <w:p w14:paraId="4BA09D17" w14:textId="5572203D" w:rsidR="00B3457E" w:rsidRPr="00B3457E" w:rsidRDefault="00B3457E" w:rsidP="001962F5">
      <w:pPr>
        <w:spacing w:after="120"/>
        <w:jc w:val="center"/>
        <w:rPr>
          <w:lang w:val="en-US"/>
        </w:rPr>
      </w:pPr>
      <w:r>
        <w:rPr>
          <w:noProof/>
          <w:lang w:eastAsia="el-GR"/>
        </w:rPr>
        <w:drawing>
          <wp:inline distT="0" distB="0" distL="0" distR="0" wp14:anchorId="2A598D1B" wp14:editId="69790D19">
            <wp:extent cx="5369604" cy="500175"/>
            <wp:effectExtent l="0" t="0" r="2540" b="0"/>
            <wp:docPr id="10" name="Εικόνα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rotWithShape="1">
                    <a:blip r:embed="rId13">
                      <a:extLst>
                        <a:ext uri="{28A0092B-C50C-407E-A947-70E740481C1C}">
                          <a14:useLocalDpi xmlns:a14="http://schemas.microsoft.com/office/drawing/2010/main" val="0"/>
                        </a:ext>
                      </a:extLst>
                    </a:blip>
                    <a:srcRect t="40082"/>
                    <a:stretch/>
                  </pic:blipFill>
                  <pic:spPr bwMode="auto">
                    <a:xfrm>
                      <a:off x="0" y="0"/>
                      <a:ext cx="5429624" cy="505766"/>
                    </a:xfrm>
                    <a:prstGeom prst="rect">
                      <a:avLst/>
                    </a:prstGeom>
                    <a:ln>
                      <a:noFill/>
                    </a:ln>
                    <a:extLst>
                      <a:ext uri="{53640926-AAD7-44D8-BBD7-CCE9431645EC}">
                        <a14:shadowObscured xmlns:a14="http://schemas.microsoft.com/office/drawing/2010/main"/>
                      </a:ext>
                    </a:extLst>
                  </pic:spPr>
                </pic:pic>
              </a:graphicData>
            </a:graphic>
          </wp:inline>
        </w:drawing>
      </w:r>
    </w:p>
    <w:p w14:paraId="6BB762D4" w14:textId="71C4E9F4" w:rsidR="00B3457E" w:rsidRDefault="00B3457E" w:rsidP="00EB579A">
      <w:pPr>
        <w:spacing w:after="120"/>
        <w:jc w:val="both"/>
        <w:rPr>
          <w:lang w:val="en"/>
        </w:rPr>
      </w:pPr>
      <w:r w:rsidRPr="009D3410">
        <w:rPr>
          <w:lang w:val="en"/>
        </w:rPr>
        <w:t xml:space="preserve">In the Data Description tab, the user has to choose the parameters for the analysis, i.e. the platform to be used (this is important for experiments that use microarray chips from more than one platforms), the criterion for the comparison that will be carried out, which samples </w:t>
      </w:r>
      <w:r w:rsidR="009D3410" w:rsidRPr="009D3410">
        <w:rPr>
          <w:lang w:val="en"/>
        </w:rPr>
        <w:t>are to</w:t>
      </w:r>
      <w:r w:rsidRPr="009D3410">
        <w:rPr>
          <w:lang w:val="en"/>
        </w:rPr>
        <w:t xml:space="preserve"> be treated as control, to which samples the controls are to be compared. After choosing each of the aforementioned parameters</w:t>
      </w:r>
      <w:r w:rsidR="009D3410" w:rsidRPr="009D3410">
        <w:rPr>
          <w:lang w:val="en"/>
        </w:rPr>
        <w:t>,</w:t>
      </w:r>
      <w:r w:rsidRPr="009D3410">
        <w:rPr>
          <w:lang w:val="en"/>
        </w:rPr>
        <w:t xml:space="preserve"> the user should press the submit button.</w:t>
      </w:r>
    </w:p>
    <w:p w14:paraId="7557594C" w14:textId="77777777" w:rsidR="00B3457E" w:rsidRDefault="00B3457E" w:rsidP="00B3457E">
      <w:pPr>
        <w:spacing w:after="120"/>
        <w:jc w:val="both"/>
        <w:rPr>
          <w:lang w:val="en"/>
        </w:rPr>
      </w:pPr>
      <w:r>
        <w:rPr>
          <w:lang w:val="en"/>
        </w:rPr>
        <w:t xml:space="preserve">Subsequently, some statistical parameters necessary for the analysis should be selected; i.e. the method to be used for adjusting the p-value </w:t>
      </w:r>
      <w:r w:rsidRPr="005B443E">
        <w:rPr>
          <w:lang w:val="en"/>
        </w:rPr>
        <w:t>for multiple comparisons, the absolute log</w:t>
      </w:r>
      <w:r w:rsidRPr="005B443E">
        <w:rPr>
          <w:vertAlign w:val="subscript"/>
          <w:lang w:val="en"/>
        </w:rPr>
        <w:t>2</w:t>
      </w:r>
      <w:r w:rsidRPr="005B443E">
        <w:rPr>
          <w:lang w:val="en"/>
        </w:rPr>
        <w:t xml:space="preserve"> Fold Change threshold and the adjusted p-value threshold</w:t>
      </w:r>
      <w:r w:rsidRPr="005B443E">
        <w:rPr>
          <w:vertAlign w:val="superscript"/>
          <w:lang w:val="en"/>
        </w:rPr>
        <w:t xml:space="preserve"> </w:t>
      </w:r>
      <w:r w:rsidRPr="005B443E">
        <w:rPr>
          <w:lang w:val="en"/>
        </w:rPr>
        <w:t>(see Appendix below).  The user may either choose to use the default parameters, which are False Discovery Rate – “fdr” for multiple comparisons adjustment, 0.5 as the absolute log</w:t>
      </w:r>
      <w:r w:rsidRPr="005B443E">
        <w:rPr>
          <w:vertAlign w:val="subscript"/>
          <w:lang w:val="en"/>
        </w:rPr>
        <w:t>2</w:t>
      </w:r>
      <w:r w:rsidRPr="005B443E">
        <w:rPr>
          <w:lang w:val="en"/>
        </w:rPr>
        <w:t>FC threshold and 0.05 as the adjusted p-value threshold for the analysis, or either change those values as they see fit. Then, the user has to press the “Run the analysis” button and wait</w:t>
      </w:r>
      <w:r>
        <w:rPr>
          <w:lang w:val="en"/>
        </w:rPr>
        <w:t xml:space="preserve"> a few minutes.</w:t>
      </w:r>
    </w:p>
    <w:p w14:paraId="3309A33C" w14:textId="77777777" w:rsidR="00B3457E" w:rsidRDefault="00B3457E" w:rsidP="00B3457E">
      <w:pPr>
        <w:spacing w:after="120"/>
        <w:jc w:val="center"/>
        <w:rPr>
          <w:lang w:val="en"/>
        </w:rPr>
      </w:pPr>
      <w:r>
        <w:rPr>
          <w:noProof/>
          <w:lang w:eastAsia="el-GR"/>
        </w:rPr>
        <w:drawing>
          <wp:inline distT="0" distB="0" distL="0" distR="0" wp14:anchorId="7F9BFB69" wp14:editId="298A834A">
            <wp:extent cx="2914650" cy="3859212"/>
            <wp:effectExtent l="0" t="0" r="0" b="8255"/>
            <wp:docPr id="11" name="Εικόνα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30780" cy="3880570"/>
                    </a:xfrm>
                    <a:prstGeom prst="rect">
                      <a:avLst/>
                    </a:prstGeom>
                  </pic:spPr>
                </pic:pic>
              </a:graphicData>
            </a:graphic>
          </wp:inline>
        </w:drawing>
      </w:r>
    </w:p>
    <w:p w14:paraId="13C7FA8F" w14:textId="77777777" w:rsidR="004B0216" w:rsidRDefault="00B3457E" w:rsidP="00B3457E">
      <w:pPr>
        <w:spacing w:after="120"/>
        <w:jc w:val="center"/>
        <w:rPr>
          <w:lang w:val="en"/>
        </w:rPr>
      </w:pPr>
      <w:r>
        <w:rPr>
          <w:noProof/>
          <w:lang w:eastAsia="el-GR"/>
        </w:rPr>
        <w:drawing>
          <wp:inline distT="0" distB="0" distL="0" distR="0" wp14:anchorId="69E8E3E5" wp14:editId="267BC6BF">
            <wp:extent cx="1777623" cy="671925"/>
            <wp:effectExtent l="0" t="0" r="0" b="0"/>
            <wp:docPr id="12" name="Εικόνα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0955" cy="673185"/>
                    </a:xfrm>
                    <a:prstGeom prst="rect">
                      <a:avLst/>
                    </a:prstGeom>
                  </pic:spPr>
                </pic:pic>
              </a:graphicData>
            </a:graphic>
          </wp:inline>
        </w:drawing>
      </w:r>
    </w:p>
    <w:p w14:paraId="79E3F78B" w14:textId="77777777" w:rsidR="008C5513" w:rsidRPr="00E453C3" w:rsidRDefault="008C5513" w:rsidP="008C5513">
      <w:pPr>
        <w:pStyle w:val="a3"/>
        <w:numPr>
          <w:ilvl w:val="0"/>
          <w:numId w:val="3"/>
        </w:numPr>
        <w:spacing w:after="120"/>
        <w:jc w:val="both"/>
        <w:rPr>
          <w:b/>
          <w:lang w:val="en"/>
        </w:rPr>
      </w:pPr>
      <w:bookmarkStart w:id="0" w:name="_GoBack"/>
      <w:r w:rsidRPr="00E453C3">
        <w:rPr>
          <w:b/>
          <w:lang w:val="en"/>
        </w:rPr>
        <w:lastRenderedPageBreak/>
        <w:t>Using DExplore with your own .CEL files</w:t>
      </w:r>
    </w:p>
    <w:bookmarkEnd w:id="0"/>
    <w:p w14:paraId="399C8728" w14:textId="77777777" w:rsidR="00571B28" w:rsidRDefault="0013762D" w:rsidP="00EB579A">
      <w:pPr>
        <w:spacing w:after="120"/>
        <w:jc w:val="both"/>
        <w:rPr>
          <w:lang w:val="en"/>
        </w:rPr>
      </w:pPr>
      <w:r w:rsidRPr="001D776D">
        <w:rPr>
          <w:lang w:val="en"/>
        </w:rPr>
        <w:t>If the</w:t>
      </w:r>
      <w:r w:rsidR="00571B28" w:rsidRPr="001D776D">
        <w:rPr>
          <w:lang w:val="en"/>
        </w:rPr>
        <w:t xml:space="preserve"> user w</w:t>
      </w:r>
      <w:r w:rsidRPr="001D776D">
        <w:rPr>
          <w:lang w:val="en"/>
        </w:rPr>
        <w:t>ishes</w:t>
      </w:r>
      <w:r w:rsidR="00571B28" w:rsidRPr="001D776D">
        <w:rPr>
          <w:lang w:val="en"/>
        </w:rPr>
        <w:t xml:space="preserve"> to use data that </w:t>
      </w:r>
      <w:r w:rsidRPr="001D776D">
        <w:rPr>
          <w:lang w:val="en"/>
        </w:rPr>
        <w:t>haven’t</w:t>
      </w:r>
      <w:r w:rsidR="00571B28" w:rsidRPr="001D776D">
        <w:rPr>
          <w:lang w:val="en"/>
        </w:rPr>
        <w:t xml:space="preserve"> </w:t>
      </w:r>
      <w:r w:rsidRPr="001D776D">
        <w:rPr>
          <w:lang w:val="en"/>
        </w:rPr>
        <w:t xml:space="preserve">been </w:t>
      </w:r>
      <w:r w:rsidR="00571B28" w:rsidRPr="001D776D">
        <w:rPr>
          <w:lang w:val="en"/>
        </w:rPr>
        <w:t xml:space="preserve">submitted to </w:t>
      </w:r>
      <w:r w:rsidRPr="001D776D">
        <w:rPr>
          <w:lang w:val="en"/>
        </w:rPr>
        <w:t xml:space="preserve">the </w:t>
      </w:r>
      <w:r w:rsidR="00571B28" w:rsidRPr="001D776D">
        <w:rPr>
          <w:lang w:val="en"/>
        </w:rPr>
        <w:t>NCBI GEO, the right side of the tab panel can be used to browse the</w:t>
      </w:r>
      <w:r w:rsidRPr="001D776D">
        <w:rPr>
          <w:lang w:val="en"/>
        </w:rPr>
        <w:t>ir</w:t>
      </w:r>
      <w:r w:rsidR="00571B28" w:rsidRPr="001D776D">
        <w:rPr>
          <w:lang w:val="en"/>
        </w:rPr>
        <w:t xml:space="preserve"> computer and </w:t>
      </w:r>
      <w:r w:rsidRPr="001D776D">
        <w:rPr>
          <w:lang w:val="en"/>
        </w:rPr>
        <w:t>select</w:t>
      </w:r>
      <w:r w:rsidR="00571B28" w:rsidRPr="001D776D">
        <w:rPr>
          <w:lang w:val="en"/>
        </w:rPr>
        <w:t xml:space="preserve"> the files for the analysis. The user should use raw data stored in .CEL format (one file per experimental condition and replicate). After </w:t>
      </w:r>
      <w:r w:rsidRPr="001D776D">
        <w:rPr>
          <w:lang w:val="en"/>
        </w:rPr>
        <w:t>selecting</w:t>
      </w:r>
      <w:r w:rsidR="00571B28" w:rsidRPr="001D776D">
        <w:rPr>
          <w:lang w:val="en"/>
        </w:rPr>
        <w:t xml:space="preserve"> the files</w:t>
      </w:r>
      <w:r w:rsidR="00374A71" w:rsidRPr="001D776D">
        <w:rPr>
          <w:lang w:val="en"/>
        </w:rPr>
        <w:t xml:space="preserve"> and pressing the button “Submit”</w:t>
      </w:r>
      <w:r w:rsidR="00571B28" w:rsidRPr="001D776D">
        <w:rPr>
          <w:lang w:val="en"/>
        </w:rPr>
        <w:t>, DExplore provides a table showing information about the experimental design in the “Data Description” tab.</w:t>
      </w:r>
      <w:r w:rsidR="00571B28">
        <w:rPr>
          <w:lang w:val="en"/>
        </w:rPr>
        <w:t xml:space="preserve"> </w:t>
      </w:r>
    </w:p>
    <w:p w14:paraId="44F9E684" w14:textId="77777777" w:rsidR="000E34D8" w:rsidRDefault="004D4572" w:rsidP="000E34D8">
      <w:pPr>
        <w:spacing w:after="120"/>
        <w:jc w:val="center"/>
        <w:rPr>
          <w:lang w:val="en"/>
        </w:rPr>
      </w:pPr>
      <w:r>
        <w:rPr>
          <w:noProof/>
          <w:lang w:eastAsia="el-GR"/>
        </w:rPr>
        <w:drawing>
          <wp:inline distT="0" distB="0" distL="0" distR="0" wp14:anchorId="289C0A36" wp14:editId="05408C58">
            <wp:extent cx="1685571" cy="1235227"/>
            <wp:effectExtent l="0" t="0" r="0" b="3175"/>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16">
                      <a:extLst>
                        <a:ext uri="{28A0092B-C50C-407E-A947-70E740481C1C}">
                          <a14:useLocalDpi xmlns:a14="http://schemas.microsoft.com/office/drawing/2010/main" val="0"/>
                        </a:ext>
                      </a:extLst>
                    </a:blip>
                    <a:stretch>
                      <a:fillRect/>
                    </a:stretch>
                  </pic:blipFill>
                  <pic:spPr>
                    <a:xfrm>
                      <a:off x="0" y="0"/>
                      <a:ext cx="1699048" cy="1245103"/>
                    </a:xfrm>
                    <a:prstGeom prst="rect">
                      <a:avLst/>
                    </a:prstGeom>
                  </pic:spPr>
                </pic:pic>
              </a:graphicData>
            </a:graphic>
          </wp:inline>
        </w:drawing>
      </w:r>
    </w:p>
    <w:p w14:paraId="420D3FC1" w14:textId="77777777" w:rsidR="003E5699" w:rsidRDefault="008D2AB7" w:rsidP="00EB579A">
      <w:pPr>
        <w:spacing w:after="120"/>
        <w:jc w:val="both"/>
        <w:rPr>
          <w:lang w:val="en"/>
        </w:rPr>
      </w:pPr>
      <w:r>
        <w:rPr>
          <w:lang w:val="en"/>
        </w:rPr>
        <w:t xml:space="preserve">The user has to fill in the table </w:t>
      </w:r>
      <w:r w:rsidR="000558ED" w:rsidRPr="00BD4E51">
        <w:rPr>
          <w:lang w:val="en"/>
        </w:rPr>
        <w:t>providing</w:t>
      </w:r>
      <w:r w:rsidR="005E38D8">
        <w:rPr>
          <w:lang w:val="en"/>
        </w:rPr>
        <w:t xml:space="preserve"> </w:t>
      </w:r>
      <w:r w:rsidR="000558ED" w:rsidRPr="00BD4E51">
        <w:rPr>
          <w:lang w:val="en"/>
        </w:rPr>
        <w:t>information about</w:t>
      </w:r>
      <w:r w:rsidR="005E258E">
        <w:rPr>
          <w:lang w:val="en"/>
        </w:rPr>
        <w:t xml:space="preserve"> </w:t>
      </w:r>
      <w:r w:rsidR="005E258E" w:rsidRPr="005E38D8">
        <w:rPr>
          <w:lang w:val="en"/>
        </w:rPr>
        <w:t>the</w:t>
      </w:r>
      <w:r w:rsidR="000558ED" w:rsidRPr="00BD4E51">
        <w:rPr>
          <w:lang w:val="en"/>
        </w:rPr>
        <w:t xml:space="preserve"> experimental design</w:t>
      </w:r>
      <w:r w:rsidR="000558ED">
        <w:rPr>
          <w:lang w:val="en"/>
        </w:rPr>
        <w:t xml:space="preserve">, e.g. which samples are control, which is the treatment for treated samples </w:t>
      </w:r>
      <w:r w:rsidR="000558ED" w:rsidRPr="00BD4E51">
        <w:rPr>
          <w:lang w:val="en"/>
        </w:rPr>
        <w:t>(</w:t>
      </w:r>
      <w:r w:rsidR="000558ED">
        <w:rPr>
          <w:lang w:val="en"/>
        </w:rPr>
        <w:t>type of treatm</w:t>
      </w:r>
      <w:r w:rsidR="000558ED" w:rsidRPr="00BD4E51">
        <w:rPr>
          <w:lang w:val="en"/>
        </w:rPr>
        <w:t>ent, duration and concentration for chemical substances or dose for radiation)</w:t>
      </w:r>
      <w:r w:rsidR="000558ED">
        <w:rPr>
          <w:lang w:val="en"/>
        </w:rPr>
        <w:t xml:space="preserve">. It is not necessary to fill </w:t>
      </w:r>
      <w:r w:rsidR="009B3098">
        <w:rPr>
          <w:lang w:val="en"/>
        </w:rPr>
        <w:t>“duration” and “concentration” columns if they do not affect the experimental design</w:t>
      </w:r>
      <w:r w:rsidR="005E258E" w:rsidRPr="005B443E">
        <w:rPr>
          <w:lang w:val="en"/>
        </w:rPr>
        <w:t>. However,</w:t>
      </w:r>
      <w:r w:rsidR="000558ED">
        <w:rPr>
          <w:lang w:val="en"/>
        </w:rPr>
        <w:t xml:space="preserve"> the column</w:t>
      </w:r>
      <w:r w:rsidR="00E2498C">
        <w:rPr>
          <w:lang w:val="en"/>
        </w:rPr>
        <w:t>s</w:t>
      </w:r>
      <w:r w:rsidR="000558ED">
        <w:rPr>
          <w:lang w:val="en"/>
        </w:rPr>
        <w:t xml:space="preserve"> “treatment” </w:t>
      </w:r>
      <w:r w:rsidR="00E2498C">
        <w:rPr>
          <w:lang w:val="en"/>
        </w:rPr>
        <w:t xml:space="preserve">and “replicate” </w:t>
      </w:r>
      <w:r w:rsidR="005E258E" w:rsidRPr="005B443E">
        <w:rPr>
          <w:lang w:val="en"/>
        </w:rPr>
        <w:t>must</w:t>
      </w:r>
      <w:r w:rsidR="005E258E">
        <w:rPr>
          <w:lang w:val="en"/>
        </w:rPr>
        <w:t xml:space="preserve"> </w:t>
      </w:r>
      <w:r w:rsidR="000558ED">
        <w:rPr>
          <w:lang w:val="en"/>
        </w:rPr>
        <w:t>be filled-out.</w:t>
      </w:r>
      <w:r w:rsidR="004B263F">
        <w:rPr>
          <w:lang w:val="en"/>
        </w:rPr>
        <w:t xml:space="preserve"> </w:t>
      </w:r>
      <w:r w:rsidR="005E258E" w:rsidRPr="005B443E">
        <w:rPr>
          <w:lang w:val="en"/>
        </w:rPr>
        <w:t xml:space="preserve">After finishing </w:t>
      </w:r>
      <w:r w:rsidR="004B263F" w:rsidRPr="005B443E">
        <w:rPr>
          <w:lang w:val="en"/>
        </w:rPr>
        <w:t xml:space="preserve">completing the table, </w:t>
      </w:r>
      <w:r w:rsidR="005E258E" w:rsidRPr="005B443E">
        <w:rPr>
          <w:lang w:val="en"/>
        </w:rPr>
        <w:t xml:space="preserve">the user </w:t>
      </w:r>
      <w:r w:rsidR="004B263F" w:rsidRPr="005B443E">
        <w:rPr>
          <w:lang w:val="en"/>
        </w:rPr>
        <w:t>should press</w:t>
      </w:r>
      <w:r w:rsidR="004B263F">
        <w:rPr>
          <w:lang w:val="en"/>
        </w:rPr>
        <w:t xml:space="preserve"> the “Save changes” button.</w:t>
      </w:r>
      <w:r w:rsidR="00F86B93">
        <w:rPr>
          <w:lang w:val="en"/>
        </w:rPr>
        <w:t xml:space="preserve"> </w:t>
      </w:r>
    </w:p>
    <w:p w14:paraId="115394E0" w14:textId="77777777" w:rsidR="00EE0E9D" w:rsidRDefault="004D4572" w:rsidP="00EB579A">
      <w:pPr>
        <w:jc w:val="center"/>
        <w:rPr>
          <w:lang w:val="en"/>
        </w:rPr>
      </w:pPr>
      <w:r>
        <w:rPr>
          <w:noProof/>
          <w:lang w:eastAsia="el-GR"/>
        </w:rPr>
        <w:drawing>
          <wp:inline distT="0" distB="0" distL="0" distR="0" wp14:anchorId="001B80C4" wp14:editId="3A278B09">
            <wp:extent cx="3818086" cy="3401568"/>
            <wp:effectExtent l="0" t="0" r="0" b="8890"/>
            <wp:docPr id="13" name="Εικόνα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17">
                      <a:extLst>
                        <a:ext uri="{28A0092B-C50C-407E-A947-70E740481C1C}">
                          <a14:useLocalDpi xmlns:a14="http://schemas.microsoft.com/office/drawing/2010/main" val="0"/>
                        </a:ext>
                      </a:extLst>
                    </a:blip>
                    <a:stretch>
                      <a:fillRect/>
                    </a:stretch>
                  </pic:blipFill>
                  <pic:spPr>
                    <a:xfrm>
                      <a:off x="0" y="0"/>
                      <a:ext cx="3839459" cy="3420610"/>
                    </a:xfrm>
                    <a:prstGeom prst="rect">
                      <a:avLst/>
                    </a:prstGeom>
                  </pic:spPr>
                </pic:pic>
              </a:graphicData>
            </a:graphic>
          </wp:inline>
        </w:drawing>
      </w:r>
    </w:p>
    <w:p w14:paraId="4E830CF9" w14:textId="77777777" w:rsidR="005B443E" w:rsidRDefault="00C44BBD" w:rsidP="00EE0E9D">
      <w:pPr>
        <w:rPr>
          <w:lang w:val="en"/>
        </w:rPr>
      </w:pPr>
      <w:r w:rsidRPr="00043459">
        <w:rPr>
          <w:lang w:val="en"/>
        </w:rPr>
        <w:t xml:space="preserve">Once the changes have been saved, the user </w:t>
      </w:r>
      <w:r w:rsidR="004648A1" w:rsidRPr="00043459">
        <w:rPr>
          <w:lang w:val="en"/>
        </w:rPr>
        <w:t>must</w:t>
      </w:r>
      <w:r w:rsidRPr="00043459">
        <w:rPr>
          <w:lang w:val="en"/>
        </w:rPr>
        <w:t xml:space="preserve"> choose which of the possible comparisons </w:t>
      </w:r>
      <w:r w:rsidR="001F79BC" w:rsidRPr="00043459">
        <w:rPr>
          <w:lang w:val="en"/>
        </w:rPr>
        <w:t>will be carried out</w:t>
      </w:r>
      <w:r w:rsidRPr="00043459">
        <w:rPr>
          <w:lang w:val="en"/>
        </w:rPr>
        <w:t>, e.g. i</w:t>
      </w:r>
      <w:r w:rsidR="00B14838" w:rsidRPr="00043459">
        <w:rPr>
          <w:lang w:val="en"/>
        </w:rPr>
        <w:t>n cases of</w:t>
      </w:r>
      <w:r w:rsidRPr="00043459">
        <w:rPr>
          <w:lang w:val="en"/>
        </w:rPr>
        <w:t xml:space="preserve"> two different treatment methods</w:t>
      </w:r>
      <w:r w:rsidR="004648A1" w:rsidRPr="00043459">
        <w:rPr>
          <w:lang w:val="en"/>
        </w:rPr>
        <w:t xml:space="preserve">, </w:t>
      </w:r>
      <w:r w:rsidR="00C17FFB" w:rsidRPr="00043459">
        <w:rPr>
          <w:lang w:val="en"/>
        </w:rPr>
        <w:t>A</w:t>
      </w:r>
      <w:r w:rsidRPr="00043459">
        <w:rPr>
          <w:lang w:val="en"/>
        </w:rPr>
        <w:t xml:space="preserve"> and </w:t>
      </w:r>
      <w:r w:rsidR="00C17FFB" w:rsidRPr="00043459">
        <w:rPr>
          <w:lang w:val="en"/>
        </w:rPr>
        <w:t>B</w:t>
      </w:r>
      <w:r w:rsidR="004648A1" w:rsidRPr="00043459">
        <w:rPr>
          <w:lang w:val="en"/>
        </w:rPr>
        <w:t>, and the control samples:</w:t>
      </w:r>
      <w:r w:rsidRPr="00043459">
        <w:rPr>
          <w:lang w:val="en"/>
        </w:rPr>
        <w:t xml:space="preserve"> </w:t>
      </w:r>
      <w:r w:rsidR="004648A1" w:rsidRPr="00043459">
        <w:rPr>
          <w:lang w:val="en"/>
        </w:rPr>
        <w:t xml:space="preserve">(1) compare A to control, (2) compare B to control, (3) compare A to </w:t>
      </w:r>
      <w:r w:rsidR="00C17FFB" w:rsidRPr="00043459">
        <w:rPr>
          <w:lang w:val="en"/>
        </w:rPr>
        <w:t>B</w:t>
      </w:r>
      <w:r w:rsidRPr="00043459">
        <w:rPr>
          <w:lang w:val="en"/>
        </w:rPr>
        <w:t>.</w:t>
      </w:r>
      <w:r>
        <w:rPr>
          <w:lang w:val="en"/>
        </w:rPr>
        <w:t xml:space="preserve"> </w:t>
      </w:r>
    </w:p>
    <w:p w14:paraId="14957DC2" w14:textId="77777777" w:rsidR="00EB579A" w:rsidRDefault="00084FDE" w:rsidP="00EB579A">
      <w:pPr>
        <w:jc w:val="center"/>
        <w:rPr>
          <w:lang w:val="en"/>
        </w:rPr>
      </w:pPr>
      <w:r>
        <w:rPr>
          <w:noProof/>
          <w:lang w:eastAsia="el-GR"/>
        </w:rPr>
        <w:drawing>
          <wp:inline distT="0" distB="0" distL="0" distR="0" wp14:anchorId="2FC0C1A0" wp14:editId="10D0D82A">
            <wp:extent cx="1948815" cy="930515"/>
            <wp:effectExtent l="0" t="0" r="0" b="317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60163" cy="935933"/>
                    </a:xfrm>
                    <a:prstGeom prst="rect">
                      <a:avLst/>
                    </a:prstGeom>
                  </pic:spPr>
                </pic:pic>
              </a:graphicData>
            </a:graphic>
          </wp:inline>
        </w:drawing>
      </w:r>
    </w:p>
    <w:p w14:paraId="46063206" w14:textId="77777777" w:rsidR="00EB579A" w:rsidRDefault="004B263F" w:rsidP="00EB579A">
      <w:pPr>
        <w:spacing w:after="120"/>
        <w:jc w:val="both"/>
        <w:rPr>
          <w:lang w:val="en"/>
        </w:rPr>
      </w:pPr>
      <w:r>
        <w:rPr>
          <w:lang w:val="en"/>
        </w:rPr>
        <w:t xml:space="preserve">Subsequently, some statistical parameters </w:t>
      </w:r>
      <w:r w:rsidR="00A71359">
        <w:rPr>
          <w:lang w:val="en"/>
        </w:rPr>
        <w:t xml:space="preserve">necessary for the analysis should be </w:t>
      </w:r>
      <w:r w:rsidR="00E2498C">
        <w:rPr>
          <w:lang w:val="en"/>
        </w:rPr>
        <w:t>selected</w:t>
      </w:r>
      <w:r w:rsidR="00A71359">
        <w:rPr>
          <w:lang w:val="en"/>
        </w:rPr>
        <w:t xml:space="preserve">; i.e. the method to be used for adjusting the p-value </w:t>
      </w:r>
      <w:r w:rsidR="00A71359" w:rsidRPr="005B443E">
        <w:rPr>
          <w:lang w:val="en"/>
        </w:rPr>
        <w:t>for multiple comparisons, the absolute log</w:t>
      </w:r>
      <w:r w:rsidR="00A71359" w:rsidRPr="005B443E">
        <w:rPr>
          <w:vertAlign w:val="subscript"/>
          <w:lang w:val="en"/>
        </w:rPr>
        <w:t>2</w:t>
      </w:r>
      <w:r w:rsidR="00A71359" w:rsidRPr="005B443E">
        <w:rPr>
          <w:lang w:val="en"/>
        </w:rPr>
        <w:t xml:space="preserve"> Fold Change threshold and the adjusted p-value threshold</w:t>
      </w:r>
      <w:r w:rsidR="00CC57C0" w:rsidRPr="005B443E">
        <w:rPr>
          <w:vertAlign w:val="superscript"/>
          <w:lang w:val="en"/>
        </w:rPr>
        <w:t xml:space="preserve"> </w:t>
      </w:r>
      <w:r w:rsidR="00CC57C0" w:rsidRPr="005B443E">
        <w:rPr>
          <w:lang w:val="en"/>
        </w:rPr>
        <w:t>(see Appendix below)</w:t>
      </w:r>
      <w:r w:rsidR="00A71359" w:rsidRPr="005B443E">
        <w:rPr>
          <w:lang w:val="en"/>
        </w:rPr>
        <w:t>.  The user</w:t>
      </w:r>
      <w:r w:rsidR="005B443E" w:rsidRPr="005B443E">
        <w:rPr>
          <w:lang w:val="en"/>
        </w:rPr>
        <w:t xml:space="preserve"> </w:t>
      </w:r>
      <w:r w:rsidR="005E258E" w:rsidRPr="005B443E">
        <w:rPr>
          <w:lang w:val="en"/>
        </w:rPr>
        <w:t xml:space="preserve">may either choose to </w:t>
      </w:r>
      <w:r w:rsidR="00A71359" w:rsidRPr="005B443E">
        <w:rPr>
          <w:lang w:val="en"/>
        </w:rPr>
        <w:t>use the default parameters</w:t>
      </w:r>
      <w:r w:rsidR="005E258E" w:rsidRPr="005B443E">
        <w:rPr>
          <w:lang w:val="en"/>
        </w:rPr>
        <w:t>, which</w:t>
      </w:r>
      <w:r w:rsidR="00A71359" w:rsidRPr="005B443E">
        <w:rPr>
          <w:lang w:val="en"/>
        </w:rPr>
        <w:t xml:space="preserve"> </w:t>
      </w:r>
      <w:r w:rsidR="005B443E" w:rsidRPr="005B443E">
        <w:rPr>
          <w:lang w:val="en"/>
        </w:rPr>
        <w:t>a</w:t>
      </w:r>
      <w:r w:rsidR="00A71359" w:rsidRPr="005B443E">
        <w:rPr>
          <w:lang w:val="en"/>
        </w:rPr>
        <w:t xml:space="preserve">re False Discovery </w:t>
      </w:r>
      <w:r w:rsidR="00A71359" w:rsidRPr="005B443E">
        <w:rPr>
          <w:lang w:val="en"/>
        </w:rPr>
        <w:lastRenderedPageBreak/>
        <w:t>Rate – “fdr” for multiple comparisons adjustment, 0.5 as the absolute log</w:t>
      </w:r>
      <w:r w:rsidR="00A71359" w:rsidRPr="005B443E">
        <w:rPr>
          <w:vertAlign w:val="subscript"/>
          <w:lang w:val="en"/>
        </w:rPr>
        <w:t>2</w:t>
      </w:r>
      <w:r w:rsidR="00A71359" w:rsidRPr="005B443E">
        <w:rPr>
          <w:lang w:val="en"/>
        </w:rPr>
        <w:t xml:space="preserve">FC threshold and 0.05 as the adjusted p-value threshold for </w:t>
      </w:r>
      <w:r w:rsidR="00E2498C" w:rsidRPr="005B443E">
        <w:rPr>
          <w:lang w:val="en"/>
        </w:rPr>
        <w:t>the</w:t>
      </w:r>
      <w:r w:rsidR="00A71359" w:rsidRPr="005B443E">
        <w:rPr>
          <w:lang w:val="en"/>
        </w:rPr>
        <w:t xml:space="preserve"> analysis, or </w:t>
      </w:r>
      <w:r w:rsidR="005E258E" w:rsidRPr="005B443E">
        <w:rPr>
          <w:lang w:val="en"/>
        </w:rPr>
        <w:t xml:space="preserve">either </w:t>
      </w:r>
      <w:r w:rsidR="00A71359" w:rsidRPr="005B443E">
        <w:rPr>
          <w:lang w:val="en"/>
        </w:rPr>
        <w:t>chang</w:t>
      </w:r>
      <w:r w:rsidR="005E258E" w:rsidRPr="005B443E">
        <w:rPr>
          <w:lang w:val="en"/>
        </w:rPr>
        <w:t>e</w:t>
      </w:r>
      <w:r w:rsidR="005B443E" w:rsidRPr="005B443E">
        <w:rPr>
          <w:lang w:val="en"/>
        </w:rPr>
        <w:t xml:space="preserve"> </w:t>
      </w:r>
      <w:r w:rsidR="00A71359" w:rsidRPr="005B443E">
        <w:rPr>
          <w:lang w:val="en"/>
        </w:rPr>
        <w:t xml:space="preserve">those values as </w:t>
      </w:r>
      <w:r w:rsidR="005E258E" w:rsidRPr="005B443E">
        <w:rPr>
          <w:lang w:val="en"/>
        </w:rPr>
        <w:t>they see fit</w:t>
      </w:r>
      <w:r w:rsidR="00A71359" w:rsidRPr="005B443E">
        <w:rPr>
          <w:lang w:val="en"/>
        </w:rPr>
        <w:t>. Then, the user has to press the “Run the analysis” button and wait</w:t>
      </w:r>
      <w:r w:rsidR="00A71359">
        <w:rPr>
          <w:lang w:val="en"/>
        </w:rPr>
        <w:t xml:space="preserve"> a few minutes.</w:t>
      </w:r>
    </w:p>
    <w:p w14:paraId="76B9F302" w14:textId="77777777" w:rsidR="001F62A4" w:rsidRDefault="00084FDE" w:rsidP="00EB579A">
      <w:pPr>
        <w:spacing w:after="0"/>
        <w:jc w:val="center"/>
        <w:rPr>
          <w:lang w:val="en"/>
        </w:rPr>
      </w:pPr>
      <w:r>
        <w:rPr>
          <w:noProof/>
          <w:lang w:eastAsia="el-GR"/>
        </w:rPr>
        <w:drawing>
          <wp:inline distT="0" distB="0" distL="0" distR="0" wp14:anchorId="37019036" wp14:editId="4D7AB00D">
            <wp:extent cx="2942227" cy="3895725"/>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61445" cy="3921171"/>
                    </a:xfrm>
                    <a:prstGeom prst="rect">
                      <a:avLst/>
                    </a:prstGeom>
                  </pic:spPr>
                </pic:pic>
              </a:graphicData>
            </a:graphic>
          </wp:inline>
        </w:drawing>
      </w:r>
    </w:p>
    <w:p w14:paraId="56AC83F8" w14:textId="77777777" w:rsidR="00F96777" w:rsidRDefault="00F96777" w:rsidP="001F62A4">
      <w:pPr>
        <w:jc w:val="center"/>
        <w:rPr>
          <w:lang w:val="en"/>
        </w:rPr>
      </w:pPr>
    </w:p>
    <w:p w14:paraId="334F9ED5" w14:textId="77777777" w:rsidR="001F62A4" w:rsidRDefault="00084FDE" w:rsidP="001F62A4">
      <w:pPr>
        <w:jc w:val="center"/>
        <w:rPr>
          <w:lang w:val="en"/>
        </w:rPr>
      </w:pPr>
      <w:r>
        <w:rPr>
          <w:noProof/>
          <w:lang w:eastAsia="el-GR"/>
        </w:rPr>
        <w:drawing>
          <wp:inline distT="0" distB="0" distL="0" distR="0" wp14:anchorId="526C354F" wp14:editId="1C45F237">
            <wp:extent cx="1777623" cy="671925"/>
            <wp:effectExtent l="0" t="0" r="0" b="0"/>
            <wp:docPr id="30" name="Εικόνα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0955" cy="673185"/>
                    </a:xfrm>
                    <a:prstGeom prst="rect">
                      <a:avLst/>
                    </a:prstGeom>
                  </pic:spPr>
                </pic:pic>
              </a:graphicData>
            </a:graphic>
          </wp:inline>
        </w:drawing>
      </w:r>
    </w:p>
    <w:p w14:paraId="108D0DC6" w14:textId="77777777" w:rsidR="004D4572" w:rsidRPr="004D4572" w:rsidRDefault="004D4572" w:rsidP="00AD188E">
      <w:pPr>
        <w:pStyle w:val="a3"/>
        <w:numPr>
          <w:ilvl w:val="0"/>
          <w:numId w:val="1"/>
        </w:numPr>
        <w:jc w:val="both"/>
        <w:rPr>
          <w:b/>
          <w:lang w:val="en"/>
        </w:rPr>
      </w:pPr>
      <w:r>
        <w:rPr>
          <w:b/>
          <w:lang w:val="en"/>
        </w:rPr>
        <w:t>Results</w:t>
      </w:r>
    </w:p>
    <w:p w14:paraId="0E5627D8" w14:textId="30D6965B" w:rsidR="00B06A42" w:rsidRDefault="00A71359" w:rsidP="00AD188E">
      <w:pPr>
        <w:jc w:val="both"/>
        <w:rPr>
          <w:lang w:val="en"/>
        </w:rPr>
      </w:pPr>
      <w:r w:rsidRPr="009D3410">
        <w:rPr>
          <w:lang w:val="en"/>
        </w:rPr>
        <w:t>When the analysis is done, in the “Results”</w:t>
      </w:r>
      <w:r w:rsidR="00E2498C" w:rsidRPr="009D3410">
        <w:rPr>
          <w:lang w:val="en"/>
        </w:rPr>
        <w:t xml:space="preserve"> tab</w:t>
      </w:r>
      <w:r w:rsidRPr="009D3410">
        <w:rPr>
          <w:lang w:val="en"/>
        </w:rPr>
        <w:t xml:space="preserve"> the user can see a list of the differentially expressed genes</w:t>
      </w:r>
      <w:r w:rsidR="00B06A42" w:rsidRPr="009D3410">
        <w:rPr>
          <w:lang w:val="en"/>
        </w:rPr>
        <w:t xml:space="preserve"> (both the probe ID used by Affymetrix and the gene symbol are provided) and some statistical values for each of them. In the gene symbol column</w:t>
      </w:r>
      <w:r w:rsidR="001962F5" w:rsidRPr="009D3410">
        <w:rPr>
          <w:lang w:val="en"/>
        </w:rPr>
        <w:t>,</w:t>
      </w:r>
      <w:r w:rsidR="00B06A42" w:rsidRPr="009D3410">
        <w:rPr>
          <w:lang w:val="en"/>
        </w:rPr>
        <w:t xml:space="preserve"> there is also a hyperlink to NCBI’s Gene database</w:t>
      </w:r>
      <w:r w:rsidR="009D3410" w:rsidRPr="009D3410">
        <w:rPr>
          <w:lang w:val="en"/>
        </w:rPr>
        <w:t>,</w:t>
      </w:r>
      <w:r w:rsidR="00B06A42" w:rsidRPr="009D3410">
        <w:rPr>
          <w:lang w:val="en"/>
        </w:rPr>
        <w:t xml:space="preserve"> in case the user wants to explore the genes</w:t>
      </w:r>
      <w:r w:rsidR="009D3410" w:rsidRPr="009D3410">
        <w:rPr>
          <w:lang w:val="en"/>
        </w:rPr>
        <w:t xml:space="preserve"> on</w:t>
      </w:r>
      <w:r w:rsidR="00B06A42" w:rsidRPr="009D3410">
        <w:rPr>
          <w:lang w:val="en"/>
        </w:rPr>
        <w:t xml:space="preserve"> the list.</w:t>
      </w:r>
    </w:p>
    <w:p w14:paraId="1A4344D1" w14:textId="77777777" w:rsidR="004D4572" w:rsidRDefault="004D4572" w:rsidP="00AD188E">
      <w:pPr>
        <w:jc w:val="both"/>
        <w:rPr>
          <w:lang w:val="en"/>
        </w:rPr>
      </w:pPr>
      <w:r>
        <w:rPr>
          <w:noProof/>
          <w:lang w:eastAsia="el-GR"/>
        </w:rPr>
        <w:drawing>
          <wp:inline distT="0" distB="0" distL="0" distR="0" wp14:anchorId="4269EBA4" wp14:editId="7481CD3D">
            <wp:extent cx="6809105" cy="1758315"/>
            <wp:effectExtent l="0" t="0" r="0" b="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09105" cy="1758315"/>
                    </a:xfrm>
                    <a:prstGeom prst="rect">
                      <a:avLst/>
                    </a:prstGeom>
                  </pic:spPr>
                </pic:pic>
              </a:graphicData>
            </a:graphic>
          </wp:inline>
        </w:drawing>
      </w:r>
    </w:p>
    <w:p w14:paraId="21B3B402" w14:textId="77777777" w:rsidR="00F96777" w:rsidRDefault="00F86B93" w:rsidP="00AD188E">
      <w:pPr>
        <w:jc w:val="both"/>
        <w:rPr>
          <w:lang w:val="en"/>
        </w:rPr>
      </w:pPr>
      <w:r>
        <w:rPr>
          <w:lang w:val="en"/>
        </w:rPr>
        <w:t xml:space="preserve"> </w:t>
      </w:r>
    </w:p>
    <w:p w14:paraId="060D7F68" w14:textId="77777777" w:rsidR="00EB579A" w:rsidRPr="004219B2" w:rsidRDefault="00B06A42" w:rsidP="00B06A42">
      <w:pPr>
        <w:jc w:val="both"/>
        <w:rPr>
          <w:lang w:val="en"/>
        </w:rPr>
      </w:pPr>
      <w:r>
        <w:rPr>
          <w:lang w:val="en"/>
        </w:rPr>
        <w:t xml:space="preserve">There is also the </w:t>
      </w:r>
      <w:r w:rsidRPr="005B443E">
        <w:rPr>
          <w:lang w:val="en"/>
        </w:rPr>
        <w:t>possibility</w:t>
      </w:r>
      <w:r>
        <w:rPr>
          <w:lang w:val="en"/>
        </w:rPr>
        <w:t xml:space="preserve"> to print the list (in order to save as a .pdf file), copy it to clipboard and then paste it in another file, or download the list as a .csv or a .tsv file in order to use it for further analyses.</w:t>
      </w:r>
    </w:p>
    <w:p w14:paraId="4EDD619E" w14:textId="77777777" w:rsidR="004D4572" w:rsidRPr="00B43738" w:rsidRDefault="004D4572" w:rsidP="004D4572">
      <w:pPr>
        <w:pStyle w:val="a3"/>
        <w:numPr>
          <w:ilvl w:val="0"/>
          <w:numId w:val="1"/>
        </w:numPr>
        <w:jc w:val="both"/>
        <w:rPr>
          <w:b/>
          <w:lang w:val="en"/>
        </w:rPr>
      </w:pPr>
      <w:r w:rsidRPr="00B43738">
        <w:rPr>
          <w:b/>
          <w:lang w:val="en"/>
        </w:rPr>
        <w:lastRenderedPageBreak/>
        <w:t>WebGestalt Over-Representation Analysis</w:t>
      </w:r>
    </w:p>
    <w:p w14:paraId="1DF6C404" w14:textId="094AC925" w:rsidR="00B06A42" w:rsidRDefault="00B06A42" w:rsidP="00B06A42">
      <w:pPr>
        <w:jc w:val="both"/>
        <w:rPr>
          <w:lang w:val="en"/>
        </w:rPr>
      </w:pPr>
      <w:r w:rsidRPr="00B43738">
        <w:rPr>
          <w:lang w:val="en"/>
        </w:rPr>
        <w:t xml:space="preserve">After having detected the differentially expressed genes </w:t>
      </w:r>
      <w:r w:rsidR="008A51DF">
        <w:rPr>
          <w:lang w:val="en"/>
        </w:rPr>
        <w:t>under</w:t>
      </w:r>
      <w:r w:rsidRPr="00B43738">
        <w:rPr>
          <w:lang w:val="en"/>
        </w:rPr>
        <w:t xml:space="preserve"> two experimental conditions, it is a common practice to proceed to a functional enrichment analysis. DExplore </w:t>
      </w:r>
      <w:r w:rsidR="00E21F00" w:rsidRPr="00B43738">
        <w:rPr>
          <w:lang w:val="en"/>
        </w:rPr>
        <w:t>enables</w:t>
      </w:r>
      <w:r w:rsidRPr="00B43738">
        <w:rPr>
          <w:lang w:val="en"/>
        </w:rPr>
        <w:t xml:space="preserve"> the user</w:t>
      </w:r>
      <w:r w:rsidR="00B43738" w:rsidRPr="00B43738">
        <w:rPr>
          <w:lang w:val="en"/>
        </w:rPr>
        <w:t xml:space="preserve"> </w:t>
      </w:r>
      <w:r w:rsidR="0041058B" w:rsidRPr="00B43738">
        <w:rPr>
          <w:lang w:val="en-US"/>
        </w:rPr>
        <w:t>to perform functional enrichment analysis</w:t>
      </w:r>
      <w:r w:rsidR="0041058B" w:rsidRPr="00B43738">
        <w:rPr>
          <w:color w:val="FF0000"/>
          <w:lang w:val="en-US"/>
        </w:rPr>
        <w:t xml:space="preserve"> </w:t>
      </w:r>
      <w:r w:rsidRPr="00B43738">
        <w:rPr>
          <w:lang w:val="en"/>
        </w:rPr>
        <w:t xml:space="preserve">using the </w:t>
      </w:r>
      <w:r w:rsidR="00456756" w:rsidRPr="00B43738">
        <w:rPr>
          <w:lang w:val="en"/>
        </w:rPr>
        <w:t>well-established</w:t>
      </w:r>
      <w:r w:rsidRPr="00B43738">
        <w:rPr>
          <w:lang w:val="en"/>
        </w:rPr>
        <w:t xml:space="preserve"> web tool WebGestalt (</w:t>
      </w:r>
      <w:hyperlink r:id="rId20" w:history="1">
        <w:r w:rsidR="0041058B" w:rsidRPr="00B43738">
          <w:rPr>
            <w:rStyle w:val="-"/>
            <w:lang w:val="en"/>
          </w:rPr>
          <w:t>www.webgestalt.org</w:t>
        </w:r>
      </w:hyperlink>
      <w:r w:rsidRPr="00B43738">
        <w:rPr>
          <w:lang w:val="en"/>
        </w:rPr>
        <w:t>).</w:t>
      </w:r>
      <w:r w:rsidR="0041058B" w:rsidRPr="00B43738">
        <w:rPr>
          <w:lang w:val="en"/>
        </w:rPr>
        <w:t xml:space="preserve"> By pressing the WebGestalt ORA button, the user will be prompted to choose one of the organisms</w:t>
      </w:r>
      <w:r w:rsidR="00E21F00" w:rsidRPr="00B43738">
        <w:rPr>
          <w:lang w:val="en"/>
        </w:rPr>
        <w:t xml:space="preserve"> supported</w:t>
      </w:r>
      <w:r w:rsidR="0041058B" w:rsidRPr="00B43738">
        <w:rPr>
          <w:lang w:val="en"/>
        </w:rPr>
        <w:t xml:space="preserve"> from WebGestalt platform and </w:t>
      </w:r>
      <w:r w:rsidR="008B2A6E" w:rsidRPr="00B43738">
        <w:rPr>
          <w:lang w:val="en"/>
        </w:rPr>
        <w:t xml:space="preserve">one of </w:t>
      </w:r>
      <w:r w:rsidR="0041058B" w:rsidRPr="00B43738">
        <w:rPr>
          <w:lang w:val="en"/>
        </w:rPr>
        <w:t>the reference set</w:t>
      </w:r>
      <w:r w:rsidR="008B2A6E" w:rsidRPr="00B43738">
        <w:rPr>
          <w:lang w:val="en"/>
        </w:rPr>
        <w:t>s</w:t>
      </w:r>
      <w:r w:rsidR="0041058B" w:rsidRPr="00B43738">
        <w:rPr>
          <w:lang w:val="en"/>
        </w:rPr>
        <w:t xml:space="preserve"> to which the list of differentially expressed genes will be compared.</w:t>
      </w:r>
      <w:r w:rsidR="0041058B">
        <w:rPr>
          <w:lang w:val="en"/>
        </w:rPr>
        <w:t xml:space="preserve"> </w:t>
      </w:r>
    </w:p>
    <w:p w14:paraId="322664A2" w14:textId="6C52B218" w:rsidR="008B2A6E" w:rsidRDefault="008B2A6E" w:rsidP="00B06A42">
      <w:pPr>
        <w:jc w:val="both"/>
        <w:rPr>
          <w:lang w:val="en"/>
        </w:rPr>
      </w:pPr>
      <w:r>
        <w:rPr>
          <w:noProof/>
          <w:lang w:eastAsia="el-GR"/>
        </w:rPr>
        <w:drawing>
          <wp:inline distT="0" distB="0" distL="0" distR="0" wp14:anchorId="3B8727A6" wp14:editId="47E32A9B">
            <wp:extent cx="6809105" cy="2534285"/>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pic:nvPicPr>
                  <pic:blipFill>
                    <a:blip r:embed="rId21">
                      <a:extLst>
                        <a:ext uri="{28A0092B-C50C-407E-A947-70E740481C1C}">
                          <a14:useLocalDpi xmlns:a14="http://schemas.microsoft.com/office/drawing/2010/main" val="0"/>
                        </a:ext>
                      </a:extLst>
                    </a:blip>
                    <a:stretch>
                      <a:fillRect/>
                    </a:stretch>
                  </pic:blipFill>
                  <pic:spPr>
                    <a:xfrm>
                      <a:off x="0" y="0"/>
                      <a:ext cx="6809105" cy="2534285"/>
                    </a:xfrm>
                    <a:prstGeom prst="rect">
                      <a:avLst/>
                    </a:prstGeom>
                  </pic:spPr>
                </pic:pic>
              </a:graphicData>
            </a:graphic>
          </wp:inline>
        </w:drawing>
      </w:r>
    </w:p>
    <w:p w14:paraId="1ECA8A39" w14:textId="078B6045" w:rsidR="0041058B" w:rsidRPr="00B43738" w:rsidRDefault="0041058B" w:rsidP="00B06A42">
      <w:pPr>
        <w:jc w:val="both"/>
        <w:rPr>
          <w:lang w:val="en"/>
        </w:rPr>
      </w:pPr>
      <w:r w:rsidRPr="00E21F00">
        <w:rPr>
          <w:lang w:val="en"/>
        </w:rPr>
        <w:t xml:space="preserve">After a few minutes, DExplore </w:t>
      </w:r>
      <w:r w:rsidR="008B2A6E" w:rsidRPr="00E21F00">
        <w:rPr>
          <w:lang w:val="en"/>
        </w:rPr>
        <w:t>r</w:t>
      </w:r>
      <w:r w:rsidR="00E21F00" w:rsidRPr="00E21F00">
        <w:rPr>
          <w:lang w:val="en"/>
        </w:rPr>
        <w:t>enders</w:t>
      </w:r>
      <w:r w:rsidR="008B2A6E" w:rsidRPr="00E21F00">
        <w:rPr>
          <w:lang w:val="en"/>
        </w:rPr>
        <w:t xml:space="preserve"> the results of Over-Representation Analysis</w:t>
      </w:r>
      <w:r w:rsidR="00E21F00" w:rsidRPr="00E21F00">
        <w:rPr>
          <w:lang w:val="en"/>
        </w:rPr>
        <w:t>,</w:t>
      </w:r>
      <w:r w:rsidR="008B2A6E" w:rsidRPr="00E21F00">
        <w:rPr>
          <w:lang w:val="en"/>
        </w:rPr>
        <w:t xml:space="preserve"> </w:t>
      </w:r>
      <w:r w:rsidR="00456756" w:rsidRPr="00E21F00">
        <w:rPr>
          <w:lang w:val="en"/>
        </w:rPr>
        <w:t xml:space="preserve">that can be both explored </w:t>
      </w:r>
      <w:r w:rsidR="00E21F00" w:rsidRPr="00E21F00">
        <w:rPr>
          <w:lang w:val="en"/>
        </w:rPr>
        <w:t>through a</w:t>
      </w:r>
      <w:r w:rsidR="00456756" w:rsidRPr="00E21F00">
        <w:rPr>
          <w:lang w:val="en"/>
        </w:rPr>
        <w:t xml:space="preserve"> </w:t>
      </w:r>
      <w:r w:rsidR="00456756" w:rsidRPr="00B43738">
        <w:rPr>
          <w:lang w:val="en"/>
        </w:rPr>
        <w:t>browser and downloaded to the user’s computer for future use.</w:t>
      </w:r>
    </w:p>
    <w:p w14:paraId="065884EB" w14:textId="4298B9C6" w:rsidR="00456756" w:rsidRPr="00B06A42" w:rsidRDefault="00456756" w:rsidP="00B06A42">
      <w:pPr>
        <w:jc w:val="both"/>
        <w:rPr>
          <w:lang w:val="en"/>
        </w:rPr>
      </w:pPr>
      <w:r w:rsidRPr="00B43738">
        <w:rPr>
          <w:lang w:val="en"/>
        </w:rPr>
        <w:t xml:space="preserve">For more information </w:t>
      </w:r>
      <w:r w:rsidR="00E21F00" w:rsidRPr="00B43738">
        <w:rPr>
          <w:lang w:val="en"/>
        </w:rPr>
        <w:t>regarding the</w:t>
      </w:r>
      <w:r w:rsidRPr="00B43738">
        <w:rPr>
          <w:lang w:val="en"/>
        </w:rPr>
        <w:t xml:space="preserve"> WebGestalt web tool </w:t>
      </w:r>
      <w:r w:rsidR="00E21F00" w:rsidRPr="00B43738">
        <w:rPr>
          <w:lang w:val="en"/>
        </w:rPr>
        <w:t>as well as</w:t>
      </w:r>
      <w:r w:rsidRPr="00B43738">
        <w:rPr>
          <w:lang w:val="en"/>
        </w:rPr>
        <w:t xml:space="preserve"> </w:t>
      </w:r>
      <w:r w:rsidR="00E21F00" w:rsidRPr="00B43738">
        <w:rPr>
          <w:lang w:val="en"/>
        </w:rPr>
        <w:t xml:space="preserve">the </w:t>
      </w:r>
      <w:r w:rsidRPr="00B43738">
        <w:rPr>
          <w:lang w:val="en"/>
        </w:rPr>
        <w:t xml:space="preserve">methods used for over-representation functional enrichment analysis, please visit </w:t>
      </w:r>
      <w:hyperlink r:id="rId22" w:history="1">
        <w:r w:rsidRPr="00B43738">
          <w:rPr>
            <w:rStyle w:val="-"/>
            <w:lang w:val="en"/>
          </w:rPr>
          <w:t>www.webgestalt.org</w:t>
        </w:r>
      </w:hyperlink>
      <w:r w:rsidRPr="00B43738">
        <w:rPr>
          <w:lang w:val="en"/>
        </w:rPr>
        <w:t>.</w:t>
      </w:r>
      <w:r>
        <w:rPr>
          <w:lang w:val="en"/>
        </w:rPr>
        <w:t xml:space="preserve"> </w:t>
      </w:r>
    </w:p>
    <w:p w14:paraId="5B256C18" w14:textId="77777777" w:rsidR="005859C2" w:rsidRDefault="005859C2" w:rsidP="004D4572">
      <w:pPr>
        <w:pStyle w:val="a3"/>
        <w:numPr>
          <w:ilvl w:val="0"/>
          <w:numId w:val="1"/>
        </w:numPr>
        <w:jc w:val="both"/>
        <w:rPr>
          <w:b/>
          <w:lang w:val="en"/>
        </w:rPr>
      </w:pPr>
      <w:r w:rsidRPr="00F83792">
        <w:rPr>
          <w:b/>
          <w:lang w:val="en"/>
        </w:rPr>
        <w:t>Appendix</w:t>
      </w:r>
    </w:p>
    <w:p w14:paraId="45B0C82F" w14:textId="77777777" w:rsidR="005D268E" w:rsidRPr="005D268E" w:rsidRDefault="00F83792" w:rsidP="00AD188E">
      <w:pPr>
        <w:jc w:val="both"/>
        <w:rPr>
          <w:b/>
          <w:lang w:val="en-US"/>
        </w:rPr>
      </w:pPr>
      <w:r w:rsidRPr="00F83792">
        <w:rPr>
          <w:b/>
          <w:lang w:val="en-US"/>
        </w:rPr>
        <w:t>p-value</w:t>
      </w:r>
      <w:r w:rsidR="005D268E">
        <w:rPr>
          <w:b/>
          <w:lang w:val="en-US"/>
        </w:rPr>
        <w:t xml:space="preserve"> and Multiple Comparisons</w:t>
      </w:r>
    </w:p>
    <w:p w14:paraId="29FC8965" w14:textId="24071D96" w:rsidR="005D268E" w:rsidRPr="005B443E" w:rsidRDefault="005D268E" w:rsidP="00AD188E">
      <w:pPr>
        <w:jc w:val="both"/>
        <w:rPr>
          <w:lang w:val="en"/>
        </w:rPr>
      </w:pPr>
      <w:r>
        <w:rPr>
          <w:lang w:val="en"/>
        </w:rPr>
        <w:t xml:space="preserve">A p-value provides </w:t>
      </w:r>
      <w:r w:rsidRPr="005D268E">
        <w:rPr>
          <w:lang w:val="en"/>
        </w:rPr>
        <w:t xml:space="preserve">information </w:t>
      </w:r>
      <w:r>
        <w:rPr>
          <w:lang w:val="en"/>
        </w:rPr>
        <w:t xml:space="preserve">about </w:t>
      </w:r>
      <w:r w:rsidRPr="005B443E">
        <w:rPr>
          <w:lang w:val="en"/>
        </w:rPr>
        <w:t>whether a statistical hypothesis test is significant or not and it also</w:t>
      </w:r>
      <w:r w:rsidR="005E258E" w:rsidRPr="005B443E">
        <w:rPr>
          <w:lang w:val="en"/>
        </w:rPr>
        <w:t xml:space="preserve"> provides some indication on</w:t>
      </w:r>
      <w:r w:rsidRPr="005B443E">
        <w:rPr>
          <w:lang w:val="en"/>
        </w:rPr>
        <w:t xml:space="preserve"> </w:t>
      </w:r>
      <w:r w:rsidR="005B443E" w:rsidRPr="005B443E">
        <w:rPr>
          <w:lang w:val="en"/>
        </w:rPr>
        <w:t>“</w:t>
      </w:r>
      <w:r w:rsidRPr="005B443E">
        <w:rPr>
          <w:lang w:val="en"/>
        </w:rPr>
        <w:t>how significant" the result is: the smaller the p-value the stronger the evidence against the null hypothesis. Most important</w:t>
      </w:r>
      <w:r w:rsidR="005E258E" w:rsidRPr="005B443E">
        <w:rPr>
          <w:lang w:val="en"/>
        </w:rPr>
        <w:t>ly</w:t>
      </w:r>
      <w:r w:rsidRPr="005B443E">
        <w:rPr>
          <w:lang w:val="en"/>
        </w:rPr>
        <w:t>, it does this without committing to a particular level of significance as traditional hypothesis tests and confidence intervals do</w:t>
      </w:r>
      <w:r w:rsidRPr="005B443E">
        <w:rPr>
          <w:lang w:val="en"/>
        </w:rPr>
        <w:fldChar w:fldCharType="begin" w:fldLock="1"/>
      </w:r>
      <w:r w:rsidR="00456756">
        <w:rPr>
          <w:lang w:val="en"/>
        </w:rPr>
        <w:instrText>ADDIN CSL_CITATION {"citationItems":[{"id":"ITEM-1","itemData":{"DOI":"10.2307/2532694","ISBN":"0006-341X","ISSN":"0006341X","PMID":"1938","abstract":"This paper proposes that results from simultaneous tests be reported as adjusted P-values such that, if the adjusted P-value for an individual hypothesis is less than the chosen significance level of a, then the hypothesis is rejected with an experimentwise error rate of no more than ax. Examples are given of adjusted P-values for multiple comparisons in the analysis of variance and of adjusted P-values based on the Bonferroni procedure and modifications of that procedure by Holm (1979, Scandinavian Journal of Statistics 6, 65-70), Hochberg (1988, Biometrika 75, 800-802), and Hommel (1988, Biometrika 75, 383-386). The modified Bonferroni-based procedures are much more powerful than the original Bonferroni procedure, and they deserve wider use. In addition to the above, a procedure is outlined for obtaining adjusted P-values for any closed test procedure.","author":[{"dropping-particle":"","family":"Wright","given":"S. Paul","non-dropping-particle":"","parse-names":false,"suffix":""}],"container-title":"Biometrics","id":"ITEM-1","issued":{"date-parts":[["1992"]]},"title":"Adjusted P-Values for Simultaneous Inference","type":"article-journal"},"uris":["http://www.mendeley.com/documents/?uuid=b0772c63-4670-4a1b-995f-d8c90dc8a635"]}],"mendeley":{"formattedCitation":"&lt;sup&gt;2&lt;/sup&gt;","plainTextFormattedCitation":"2","previouslyFormattedCitation":"&lt;sup&gt;1&lt;/sup&gt;"},"properties":{"noteIndex":0},"schema":"https://github.com/citation-style-language/schema/raw/master/csl-citation.json"}</w:instrText>
      </w:r>
      <w:r w:rsidRPr="005B443E">
        <w:rPr>
          <w:lang w:val="en"/>
        </w:rPr>
        <w:fldChar w:fldCharType="separate"/>
      </w:r>
      <w:r w:rsidR="00456756" w:rsidRPr="00456756">
        <w:rPr>
          <w:noProof/>
          <w:vertAlign w:val="superscript"/>
          <w:lang w:val="en"/>
        </w:rPr>
        <w:t>2</w:t>
      </w:r>
      <w:r w:rsidRPr="005B443E">
        <w:rPr>
          <w:lang w:val="en"/>
        </w:rPr>
        <w:fldChar w:fldCharType="end"/>
      </w:r>
      <w:r w:rsidRPr="005B443E">
        <w:rPr>
          <w:lang w:val="en"/>
        </w:rPr>
        <w:t>.</w:t>
      </w:r>
    </w:p>
    <w:p w14:paraId="582FA4C2" w14:textId="77777777" w:rsidR="00F83792" w:rsidRPr="005D268E" w:rsidRDefault="00F83792" w:rsidP="00AD188E">
      <w:pPr>
        <w:jc w:val="both"/>
        <w:rPr>
          <w:lang w:val="en"/>
        </w:rPr>
      </w:pPr>
      <w:r w:rsidRPr="005B443E">
        <w:rPr>
          <w:lang w:val="en"/>
        </w:rPr>
        <w:t xml:space="preserve">In </w:t>
      </w:r>
      <w:hyperlink r:id="rId23" w:tooltip="Statistics" w:history="1">
        <w:r w:rsidRPr="005B443E">
          <w:rPr>
            <w:lang w:val="en"/>
          </w:rPr>
          <w:t>statistics</w:t>
        </w:r>
      </w:hyperlink>
      <w:r w:rsidRPr="005B443E">
        <w:rPr>
          <w:lang w:val="en"/>
        </w:rPr>
        <w:t xml:space="preserve">, the multiple comparisons, multiplicity or multiple testing problem occurs when one considers a set of </w:t>
      </w:r>
      <w:hyperlink r:id="rId24" w:tooltip="Statistical inference" w:history="1">
        <w:r w:rsidRPr="005B443E">
          <w:rPr>
            <w:lang w:val="en"/>
          </w:rPr>
          <w:t>statistical inferences</w:t>
        </w:r>
      </w:hyperlink>
      <w:r w:rsidRPr="005B443E">
        <w:rPr>
          <w:lang w:val="en"/>
        </w:rPr>
        <w:t xml:space="preserve"> simultaneously or infers a subset of parameters selected based on the </w:t>
      </w:r>
      <w:r w:rsidR="005E258E" w:rsidRPr="005B443E">
        <w:rPr>
          <w:lang w:val="en"/>
        </w:rPr>
        <w:t xml:space="preserve">values </w:t>
      </w:r>
      <w:r w:rsidRPr="005B443E">
        <w:rPr>
          <w:lang w:val="en"/>
        </w:rPr>
        <w:t xml:space="preserve">observed. The more inferences are </w:t>
      </w:r>
      <w:r w:rsidR="005D268E" w:rsidRPr="005B443E">
        <w:rPr>
          <w:lang w:val="en"/>
        </w:rPr>
        <w:t>made</w:t>
      </w:r>
      <w:r w:rsidRPr="005B443E">
        <w:rPr>
          <w:lang w:val="en"/>
        </w:rPr>
        <w:t xml:space="preserve"> the more likely erroneous inferences are to occur. Several statistical techniques have been developed to prevent this from happening, allo</w:t>
      </w:r>
      <w:r w:rsidRPr="005D268E">
        <w:rPr>
          <w:lang w:val="en"/>
        </w:rPr>
        <w:t>wing significance levels for single and multiple comparisons to be directly compared. These techniques generally require a stricter significance threshold for individual comparisons, so as to compensate for the number of inferences being made.</w:t>
      </w:r>
    </w:p>
    <w:p w14:paraId="36D081BD" w14:textId="77777777" w:rsidR="00F83792" w:rsidRPr="00F83792" w:rsidRDefault="00F83792" w:rsidP="00AD188E">
      <w:pPr>
        <w:jc w:val="both"/>
        <w:rPr>
          <w:b/>
          <w:lang w:val="en-US"/>
        </w:rPr>
      </w:pPr>
      <w:r w:rsidRPr="00F83792">
        <w:rPr>
          <w:b/>
          <w:lang w:val="en-US"/>
        </w:rPr>
        <w:t>Adjustment for Multiple Comparisons</w:t>
      </w:r>
    </w:p>
    <w:p w14:paraId="780E12A3" w14:textId="77777777" w:rsidR="00F83792" w:rsidRPr="00F83792" w:rsidRDefault="00F83792" w:rsidP="00AD188E">
      <w:pPr>
        <w:jc w:val="both"/>
        <w:rPr>
          <w:lang w:val="en-US"/>
        </w:rPr>
      </w:pPr>
      <w:r w:rsidRPr="00F83792">
        <w:rPr>
          <w:lang w:val="en-US"/>
        </w:rPr>
        <w:t xml:space="preserve">A typical microarray study generates a gene expression matrix with tens of thousands of rows—probe sets representing genes. Assume we have 10,000 genes and we are performing 10,000 univariate tests. If the significance level </w:t>
      </w:r>
      <w:r w:rsidRPr="00F83792">
        <w:t>α</w:t>
      </w:r>
      <w:r w:rsidRPr="00F83792">
        <w:rPr>
          <w:lang w:val="en-US"/>
        </w:rPr>
        <w:t xml:space="preserve">= 0.05 is used, then for each of these tests we allow a </w:t>
      </w:r>
      <w:r w:rsidR="00EB0621">
        <w:rPr>
          <w:lang w:val="en-US"/>
        </w:rPr>
        <w:t>5%</w:t>
      </w:r>
      <w:r w:rsidRPr="00F83792">
        <w:rPr>
          <w:lang w:val="en-US"/>
        </w:rPr>
        <w:t xml:space="preserve"> chance of making a Type I error</w:t>
      </w:r>
      <w:r w:rsidR="00EB0621">
        <w:rPr>
          <w:lang w:val="en-US"/>
        </w:rPr>
        <w:t xml:space="preserve"> (=</w:t>
      </w:r>
      <w:r w:rsidR="00EB0621" w:rsidRPr="00EB0621">
        <w:rPr>
          <w:lang w:val="en-US"/>
        </w:rPr>
        <w:t>the rejection of a true null hypothesis</w:t>
      </w:r>
      <w:r w:rsidR="00EB0621">
        <w:rPr>
          <w:lang w:val="en-US"/>
        </w:rPr>
        <w:t>, aka</w:t>
      </w:r>
      <w:r w:rsidR="00EB0621" w:rsidRPr="00EB0621">
        <w:rPr>
          <w:lang w:val="en-US"/>
        </w:rPr>
        <w:t xml:space="preserve"> a "false positive" finding)</w:t>
      </w:r>
      <w:r w:rsidRPr="00F83792">
        <w:rPr>
          <w:lang w:val="en-US"/>
        </w:rPr>
        <w:t xml:space="preserve">. This means that we expect </w:t>
      </w:r>
      <w:r w:rsidR="00EB0621">
        <w:rPr>
          <w:lang w:val="en-US"/>
        </w:rPr>
        <w:t>5%</w:t>
      </w:r>
      <w:r w:rsidRPr="00F83792">
        <w:rPr>
          <w:lang w:val="en-US"/>
        </w:rPr>
        <w:t xml:space="preserve"> of the 10,000 genes to be deemed significant (significantly differentially expressed) by chance alone—amounting to 500 false positives. To control the overall probability of a Type I error, we have to apply a correction for multiple testing. Whether we are repeatedly performing a t test, an ANOVA F </w:t>
      </w:r>
      <w:r w:rsidRPr="00F83792">
        <w:rPr>
          <w:lang w:val="en-US"/>
        </w:rPr>
        <w:lastRenderedPageBreak/>
        <w:t>test, or any other (univariate or multivariate) test resulting in a p-value, we have to adjust the individual raw p-values for multiplicity in order to control the overall posterior false positive rate.</w:t>
      </w:r>
    </w:p>
    <w:p w14:paraId="4EEDF565" w14:textId="77777777" w:rsidR="00F83792" w:rsidRPr="005B443E" w:rsidRDefault="00F83792" w:rsidP="00AD188E">
      <w:pPr>
        <w:jc w:val="both"/>
        <w:rPr>
          <w:lang w:val="en-US"/>
        </w:rPr>
      </w:pPr>
      <w:r w:rsidRPr="00F83792">
        <w:rPr>
          <w:lang w:val="en-US"/>
        </w:rPr>
        <w:t xml:space="preserve">When performing multiple tests, rather than considering the significance level of individual tests, we should use a procedure that controls one of the Type I error rates defined for testing multiple null hypotheses. Among the commonly used Type I error rates are the family-wise error rate (FWER) </w:t>
      </w:r>
      <w:r w:rsidRPr="005B443E">
        <w:rPr>
          <w:lang w:val="en-US"/>
        </w:rPr>
        <w:t>and the false discovery rate (FDR).</w:t>
      </w:r>
    </w:p>
    <w:p w14:paraId="19EBF90A" w14:textId="77777777" w:rsidR="00F83792" w:rsidRPr="005B443E" w:rsidRDefault="00F83792" w:rsidP="00AD188E">
      <w:pPr>
        <w:jc w:val="both"/>
        <w:rPr>
          <w:u w:val="single"/>
          <w:lang w:val="en-US"/>
        </w:rPr>
      </w:pPr>
      <w:r w:rsidRPr="005B443E">
        <w:rPr>
          <w:u w:val="single"/>
          <w:lang w:val="en-US"/>
        </w:rPr>
        <w:t>Family-wise error rate (FWER)</w:t>
      </w:r>
    </w:p>
    <w:p w14:paraId="0CBDA3D7" w14:textId="77777777" w:rsidR="00F83792" w:rsidRPr="005B443E" w:rsidRDefault="00F83792" w:rsidP="00AD188E">
      <w:pPr>
        <w:jc w:val="both"/>
        <w:rPr>
          <w:lang w:val="en-US"/>
        </w:rPr>
      </w:pPr>
      <w:r w:rsidRPr="005B443E">
        <w:rPr>
          <w:lang w:val="en-US"/>
        </w:rPr>
        <w:t xml:space="preserve">The family-wise error rate is defined as the probability of at least one Type I error (i.e., at least one false positive) over all tests. This probability for a single test is equal to the significance level </w:t>
      </w:r>
      <w:r w:rsidRPr="005B443E">
        <w:t>α</w:t>
      </w:r>
      <w:r w:rsidRPr="005B443E">
        <w:rPr>
          <w:lang w:val="en-US"/>
        </w:rPr>
        <w:t xml:space="preserve"> of the test. However, if we perform M independent tests, this probability is equal to 1 - (1- α)</w:t>
      </w:r>
      <w:r w:rsidRPr="005B443E">
        <w:rPr>
          <w:vertAlign w:val="superscript"/>
          <w:lang w:val="en-US"/>
        </w:rPr>
        <w:t xml:space="preserve"> M</w:t>
      </w:r>
      <w:r w:rsidRPr="005B443E">
        <w:rPr>
          <w:lang w:val="en-US"/>
        </w:rPr>
        <w:t xml:space="preserve">, which for </w:t>
      </w:r>
      <w:r w:rsidR="0057794F" w:rsidRPr="005B443E">
        <w:rPr>
          <w:lang w:val="en-US"/>
        </w:rPr>
        <w:t xml:space="preserve">a high </w:t>
      </w:r>
      <w:r w:rsidRPr="005B443E">
        <w:rPr>
          <w:lang w:val="en-US"/>
        </w:rPr>
        <w:t xml:space="preserve">M is close to 1. </w:t>
      </w:r>
    </w:p>
    <w:p w14:paraId="62433337" w14:textId="77777777" w:rsidR="00F83792" w:rsidRPr="005B443E" w:rsidRDefault="00F83792" w:rsidP="00AD188E">
      <w:pPr>
        <w:jc w:val="both"/>
        <w:rPr>
          <w:u w:val="single"/>
          <w:lang w:val="en-US"/>
        </w:rPr>
      </w:pPr>
      <w:r w:rsidRPr="005B443E">
        <w:rPr>
          <w:u w:val="single"/>
          <w:lang w:val="en-US"/>
        </w:rPr>
        <w:t xml:space="preserve">False discovery rate (FDR) </w:t>
      </w:r>
    </w:p>
    <w:p w14:paraId="4710A317" w14:textId="77777777" w:rsidR="009A329D" w:rsidRPr="005B443E" w:rsidRDefault="00F83792" w:rsidP="00AD188E">
      <w:pPr>
        <w:jc w:val="both"/>
        <w:rPr>
          <w:lang w:val="en-US"/>
        </w:rPr>
      </w:pPr>
      <w:r w:rsidRPr="005B443E">
        <w:rPr>
          <w:lang w:val="en-US"/>
        </w:rPr>
        <w:t>The false discovery rate is the expected proportion of false positives among the rejected null hypotheses (i.e., among all genes reported as differentially expressed). When all null hypotheses are true (i.e., none of the tested genes is differentially expressed), FDR is equal to FWER, but otherwise</w:t>
      </w:r>
      <w:r w:rsidR="0057794F" w:rsidRPr="005B443E">
        <w:rPr>
          <w:lang w:val="en-US"/>
        </w:rPr>
        <w:t xml:space="preserve"> it </w:t>
      </w:r>
      <w:r w:rsidRPr="005B443E">
        <w:rPr>
          <w:lang w:val="en-US"/>
        </w:rPr>
        <w:t xml:space="preserve">is smaller. </w:t>
      </w:r>
    </w:p>
    <w:p w14:paraId="644D8896" w14:textId="759C5F5E" w:rsidR="00F83792" w:rsidRPr="00F83792" w:rsidRDefault="00F83792" w:rsidP="00AD188E">
      <w:pPr>
        <w:jc w:val="both"/>
        <w:rPr>
          <w:lang w:val="en-US"/>
        </w:rPr>
      </w:pPr>
      <w:r w:rsidRPr="005B443E">
        <w:rPr>
          <w:lang w:val="en-US"/>
        </w:rPr>
        <w:t>Generally, procedures controlling the FWER are more conservative than those controlling FDR</w:t>
      </w:r>
      <w:r w:rsidR="009C5FB5" w:rsidRPr="005B443E">
        <w:rPr>
          <w:lang w:val="en-US"/>
        </w:rPr>
        <w:fldChar w:fldCharType="begin" w:fldLock="1"/>
      </w:r>
      <w:r w:rsidR="00456756">
        <w:rPr>
          <w:lang w:val="en-US"/>
        </w:rPr>
        <w:instrText>ADDIN CSL_CITATION {"citationItems":[{"id":"ITEM-1","itemData":{"DOI":"10.1007/978-0-387-98135-2","ISBN":"9780387981345","ISSN":"01727397","PMID":"15772297","abstract":"A more theoretical book on the same subject as the book on statistical learning by Hastie/Tibshirani/Friedman","author":[{"dropping-particle":"","family":"Dudoit","given":"Sandrine","non-dropping-particle":"","parse-names":false,"suffix":""},{"dropping-particle":"van der","family":"Laan","given":"Mark J.","non-dropping-particle":"","parse-names":false,"suffix":""}],"container-title":"Springer","id":"ITEM-1","issued":{"date-parts":[["2009"]]},"title":"Multiple Testing Procedures with Applications to Genomics","type":"book"},"uris":["http://www.mendeley.com/documents/?uuid=44cedab3-68ad-47c7-8b73-a0c92f4f3317"]}],"mendeley":{"formattedCitation":"&lt;sup&gt;3&lt;/sup&gt;","plainTextFormattedCitation":"3","previouslyFormattedCitation":"&lt;sup&gt;2&lt;/sup&gt;"},"properties":{"noteIndex":0},"schema":"https://github.com/citation-style-language/schema/raw/master/csl-citation.json"}</w:instrText>
      </w:r>
      <w:r w:rsidR="009C5FB5" w:rsidRPr="005B443E">
        <w:rPr>
          <w:lang w:val="en-US"/>
        </w:rPr>
        <w:fldChar w:fldCharType="separate"/>
      </w:r>
      <w:r w:rsidR="00456756" w:rsidRPr="00456756">
        <w:rPr>
          <w:noProof/>
          <w:vertAlign w:val="superscript"/>
          <w:lang w:val="en-US"/>
        </w:rPr>
        <w:t>3</w:t>
      </w:r>
      <w:r w:rsidR="009C5FB5" w:rsidRPr="005B443E">
        <w:rPr>
          <w:lang w:val="en-US"/>
        </w:rPr>
        <w:fldChar w:fldCharType="end"/>
      </w:r>
      <w:r w:rsidRPr="005B443E">
        <w:rPr>
          <w:lang w:val="en-US"/>
        </w:rPr>
        <w:t xml:space="preserve">. The best known among the FWER-controlling procedures are: the classical single-step Bonferroni adjustment, the single-step Sidak procedure, and the step-down Holm procedure. The most popular among the FDR-controlling procedures is the step-up Benjamini and Hochberg procedure. The single-step procedures apply the same multiplicity adjustment to each individual </w:t>
      </w:r>
      <w:r w:rsidRPr="005B443E">
        <w:t>α</w:t>
      </w:r>
      <w:r w:rsidRPr="005B443E">
        <w:rPr>
          <w:lang w:val="en-US"/>
        </w:rPr>
        <w:t xml:space="preserve"> or raw p-value</w:t>
      </w:r>
      <w:r w:rsidR="00662591" w:rsidRPr="005B443E">
        <w:rPr>
          <w:lang w:val="en-US"/>
        </w:rPr>
        <w:t>,</w:t>
      </w:r>
      <w:r w:rsidRPr="005B443E">
        <w:rPr>
          <w:lang w:val="en-US"/>
        </w:rPr>
        <w:t xml:space="preserve"> whereas adjustments made by the stepwise approaches depend on the rank of the gene among all tested genes and on the outcom</w:t>
      </w:r>
      <w:r w:rsidR="005D268E" w:rsidRPr="005B443E">
        <w:rPr>
          <w:lang w:val="en-US"/>
        </w:rPr>
        <w:t>es of the tests for other genes.</w:t>
      </w:r>
      <w:r w:rsidR="00AA62F4" w:rsidRPr="005B443E">
        <w:rPr>
          <w:lang w:val="en-US"/>
        </w:rPr>
        <w:fldChar w:fldCharType="begin" w:fldLock="1"/>
      </w:r>
      <w:r w:rsidR="00456756">
        <w:rPr>
          <w:lang w:val="en-US"/>
        </w:rPr>
        <w:instrText>ADDIN CSL_CITATION {"citationItems":[{"id":"ITEM-1","itemData":{"DOI":"10.1002/9780470593417","ISBN":"9780470163733","abstract":"Data Mining for Genomics and Proteomics uses pragmatic examples and a complete case study to demonstrate step-by-step how biomedical studies can be used to maximize the chance of extracting new and useful biomedical knowledge from data. It is an excellent resource for students and professionals involved with gene or protein expression data in a variety of settings.","author":[{"dropping-particle":"","family":"Dziuda","given":"Darius M","non-dropping-particle":"","parse-names":false,"suffix":""}],"container-title":"Analysis of Gene and Protein Expression Data","id":"ITEM-1","issued":{"date-parts":[["2010"]]},"publisher":"John Wiley &amp; Sons, Inc.","publisher-place":"Hoboken, New Jersey","title":"Data Mining for Genomics and Proteomics","type":"book"},"uris":["http://www.mendeley.com/documents/?uuid=4760adf5-cc3f-465f-994b-159cc8a789d8"]}],"mendeley":{"formattedCitation":"&lt;sup&gt;4&lt;/sup&gt;","plainTextFormattedCitation":"4","previouslyFormattedCitation":"&lt;sup&gt;3&lt;/sup&gt;"},"properties":{"noteIndex":0},"schema":"https://github.com/citation-style-language/schema/raw/master/csl-citation.json"}</w:instrText>
      </w:r>
      <w:r w:rsidR="00AA62F4" w:rsidRPr="005B443E">
        <w:rPr>
          <w:lang w:val="en-US"/>
        </w:rPr>
        <w:fldChar w:fldCharType="separate"/>
      </w:r>
      <w:r w:rsidR="00456756" w:rsidRPr="00456756">
        <w:rPr>
          <w:noProof/>
          <w:vertAlign w:val="superscript"/>
          <w:lang w:val="en-US"/>
        </w:rPr>
        <w:t>4</w:t>
      </w:r>
      <w:r w:rsidR="00AA62F4" w:rsidRPr="005B443E">
        <w:rPr>
          <w:lang w:val="en-US"/>
        </w:rPr>
        <w:fldChar w:fldCharType="end"/>
      </w:r>
    </w:p>
    <w:p w14:paraId="0D7DDD87" w14:textId="77777777" w:rsidR="00F83792" w:rsidRPr="00AA62F4" w:rsidRDefault="00AA62F4" w:rsidP="00AD188E">
      <w:pPr>
        <w:jc w:val="both"/>
        <w:rPr>
          <w:b/>
          <w:lang w:val="en-US"/>
        </w:rPr>
      </w:pPr>
      <w:r w:rsidRPr="00AA62F4">
        <w:rPr>
          <w:b/>
          <w:lang w:val="en-US"/>
        </w:rPr>
        <w:t>Adjustment Methods provided by DExplore</w:t>
      </w:r>
    </w:p>
    <w:p w14:paraId="30A84143" w14:textId="2DBC7D8E" w:rsidR="009A329D" w:rsidRPr="005B443E" w:rsidRDefault="009A329D" w:rsidP="00AD188E">
      <w:pPr>
        <w:jc w:val="both"/>
        <w:rPr>
          <w:lang w:val="en-US"/>
        </w:rPr>
      </w:pPr>
      <w:r>
        <w:rPr>
          <w:lang w:val="en-US"/>
        </w:rPr>
        <w:t xml:space="preserve">DExplore allows you to </w:t>
      </w:r>
      <w:r w:rsidRPr="005B443E">
        <w:rPr>
          <w:lang w:val="en-US"/>
        </w:rPr>
        <w:t xml:space="preserve">select </w:t>
      </w:r>
      <w:r w:rsidR="00662591" w:rsidRPr="005B443E">
        <w:rPr>
          <w:lang w:val="en-US"/>
        </w:rPr>
        <w:t xml:space="preserve">an </w:t>
      </w:r>
      <w:r w:rsidR="00F83792" w:rsidRPr="005B443E">
        <w:rPr>
          <w:lang w:val="en-US"/>
        </w:rPr>
        <w:t>adjustment method</w:t>
      </w:r>
      <w:r w:rsidRPr="005B443E">
        <w:rPr>
          <w:lang w:val="en-US"/>
        </w:rPr>
        <w:t xml:space="preserve"> for your analysis among</w:t>
      </w:r>
      <w:r w:rsidR="00F83792" w:rsidRPr="005B443E">
        <w:rPr>
          <w:lang w:val="en-US"/>
        </w:rPr>
        <w:t xml:space="preserve"> the Bonferroni correction ("bonferroni")</w:t>
      </w:r>
      <w:r w:rsidRPr="005B443E">
        <w:rPr>
          <w:lang w:val="en-US"/>
        </w:rPr>
        <w:t>, the correction</w:t>
      </w:r>
      <w:r w:rsidR="00F83792" w:rsidRPr="005B443E">
        <w:rPr>
          <w:lang w:val="en-US"/>
        </w:rPr>
        <w:t xml:space="preserve"> </w:t>
      </w:r>
      <w:r w:rsidRPr="005B443E">
        <w:rPr>
          <w:lang w:val="en-US"/>
        </w:rPr>
        <w:t>introduced</w:t>
      </w:r>
      <w:r w:rsidR="00F83792" w:rsidRPr="005B443E">
        <w:rPr>
          <w:lang w:val="en-US"/>
        </w:rPr>
        <w:t xml:space="preserve"> by Holm (1979)</w:t>
      </w:r>
      <w:r w:rsidR="009C5FB5" w:rsidRPr="005B443E">
        <w:rPr>
          <w:lang w:val="en-US"/>
        </w:rPr>
        <w:fldChar w:fldCharType="begin" w:fldLock="1"/>
      </w:r>
      <w:r w:rsidR="00456756">
        <w:rPr>
          <w:lang w:val="en-US"/>
        </w:rPr>
        <w:instrText>ADDIN CSL_CITATION {"citationItems":[{"id":"ITEM-1","itemData":{"DOI":"10.2307/4615733","ISBN":"03036898","ISSN":"03036898","PMID":"442","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ture","non-dropping-particle":"","parse-names":false,"suffix":""}],"container-title":"Scand J Statist","id":"ITEM-1","issued":{"date-parts":[["1979"]]},"title":"A Simple Sequentially Rejective Multiple Test Procedure","type":"article-journal"},"uris":["http://www.mendeley.com/documents/?uuid=b735a834-dfd0-42ec-90cc-108a448394df"]}],"mendeley":{"formattedCitation":"&lt;sup&gt;5&lt;/sup&gt;","plainTextFormattedCitation":"5","previouslyFormattedCitation":"&lt;sup&gt;4&lt;/sup&gt;"},"properties":{"noteIndex":0},"schema":"https://github.com/citation-style-language/schema/raw/master/csl-citation.json"}</w:instrText>
      </w:r>
      <w:r w:rsidR="009C5FB5" w:rsidRPr="005B443E">
        <w:rPr>
          <w:lang w:val="en-US"/>
        </w:rPr>
        <w:fldChar w:fldCharType="separate"/>
      </w:r>
      <w:r w:rsidR="00456756" w:rsidRPr="00456756">
        <w:rPr>
          <w:noProof/>
          <w:vertAlign w:val="superscript"/>
          <w:lang w:val="en-US"/>
        </w:rPr>
        <w:t>5</w:t>
      </w:r>
      <w:r w:rsidR="009C5FB5" w:rsidRPr="005B443E">
        <w:rPr>
          <w:lang w:val="en-US"/>
        </w:rPr>
        <w:fldChar w:fldCharType="end"/>
      </w:r>
      <w:r w:rsidR="00F83792" w:rsidRPr="005B443E">
        <w:rPr>
          <w:lang w:val="en-US"/>
        </w:rPr>
        <w:t xml:space="preserve"> ("holm"), </w:t>
      </w:r>
      <w:r w:rsidRPr="005B443E">
        <w:rPr>
          <w:lang w:val="en-US"/>
        </w:rPr>
        <w:t xml:space="preserve">by </w:t>
      </w:r>
      <w:r w:rsidR="00F83792" w:rsidRPr="005B443E">
        <w:rPr>
          <w:lang w:val="en-US"/>
        </w:rPr>
        <w:t>Hochberg (1988)</w:t>
      </w:r>
      <w:r w:rsidR="009C5FB5" w:rsidRPr="005B443E">
        <w:rPr>
          <w:lang w:val="en-US"/>
        </w:rPr>
        <w:fldChar w:fldCharType="begin" w:fldLock="1"/>
      </w:r>
      <w:r w:rsidR="00456756">
        <w:rPr>
          <w:lang w:val="en-US"/>
        </w:rPr>
        <w:instrText>ADDIN CSL_CITATION {"citationItems":[{"id":"ITEM-1","itemData":{"DOI":"10.1093/biomet/75.4.800","ISBN":"00063444","ISSN":"00063444","PMID":"7683","abstract":"Hochberg p-value","author":[{"dropping-particle":"","family":"Hochberg","given":"Yosef","non-dropping-particle":"","parse-names":false,"suffix":""}],"container-title":"Biometrika","id":"ITEM-1","issued":{"date-parts":[["1988"]]},"title":"A sharper bonferroni procedure for multiple tests of significance","type":"article-journal"},"uris":["http://www.mendeley.com/documents/?uuid=f9ee31fd-673d-4fb9-b367-07bfdbb0d354"]}],"mendeley":{"formattedCitation":"&lt;sup&gt;6&lt;/sup&gt;","plainTextFormattedCitation":"6","previouslyFormattedCitation":"&lt;sup&gt;5&lt;/sup&gt;"},"properties":{"noteIndex":0},"schema":"https://github.com/citation-style-language/schema/raw/master/csl-citation.json"}</w:instrText>
      </w:r>
      <w:r w:rsidR="009C5FB5" w:rsidRPr="005B443E">
        <w:rPr>
          <w:lang w:val="en-US"/>
        </w:rPr>
        <w:fldChar w:fldCharType="separate"/>
      </w:r>
      <w:r w:rsidR="00456756" w:rsidRPr="00456756">
        <w:rPr>
          <w:noProof/>
          <w:vertAlign w:val="superscript"/>
          <w:lang w:val="en-US"/>
        </w:rPr>
        <w:t>6</w:t>
      </w:r>
      <w:r w:rsidR="009C5FB5" w:rsidRPr="005B443E">
        <w:rPr>
          <w:lang w:val="en-US"/>
        </w:rPr>
        <w:fldChar w:fldCharType="end"/>
      </w:r>
      <w:r w:rsidR="00F83792" w:rsidRPr="005B443E">
        <w:rPr>
          <w:lang w:val="en-US"/>
        </w:rPr>
        <w:t xml:space="preserve"> ("hochberg"),</w:t>
      </w:r>
      <w:r w:rsidRPr="005B443E">
        <w:rPr>
          <w:lang w:val="en-US"/>
        </w:rPr>
        <w:t xml:space="preserve"> by Hommel</w:t>
      </w:r>
      <w:r w:rsidR="00F83792" w:rsidRPr="005B443E">
        <w:rPr>
          <w:lang w:val="en-US"/>
        </w:rPr>
        <w:t xml:space="preserve"> (1988)</w:t>
      </w:r>
      <w:r w:rsidR="009C5FB5" w:rsidRPr="005B443E">
        <w:rPr>
          <w:lang w:val="en-US"/>
        </w:rPr>
        <w:fldChar w:fldCharType="begin" w:fldLock="1"/>
      </w:r>
      <w:r w:rsidR="00456756">
        <w:rPr>
          <w:lang w:val="en-US"/>
        </w:rPr>
        <w:instrText>ADDIN CSL_CITATION {"citationItems":[{"id":"ITEM-1","itemData":{"DOI":"10.1093/biomet/75.2.383","ISBN":"0006-3444","ISSN":"00063444","PMID":"28390422","abstract":"Simes (1986) has proposed a modified Bonferroni procedure for the test of an overall hypothesis which is the combination of n individual hypotheses. In contrast to the classical Bonferroni procedure, it is not obvious how statements about individual hypotheses are to be made for this procedure. In the present paper a multiple test procedure allowing statements on individual hypotheses is proposed. It is based on the principle of closed test procedures (Marcus, Peritz &amp; Gabriel, 1976) and controls the multiple level{alpha} .","author":[{"dropping-particle":"","family":"Hommel","given":"G.","non-dropping-particle":"","parse-names":false,"suffix":""}],"container-title":"Biometrika","id":"ITEM-1","issued":{"date-parts":[["1988"]]},"title":"A stagewise rejective multiple test procedure based on a modified bonferroni test","type":"article-journal"},"uris":["http://www.mendeley.com/documents/?uuid=6c459b3c-b1dd-4c59-b9ca-ee3b337d7111"]}],"mendeley":{"formattedCitation":"&lt;sup&gt;7&lt;/sup&gt;","plainTextFormattedCitation":"7","previouslyFormattedCitation":"&lt;sup&gt;6&lt;/sup&gt;"},"properties":{"noteIndex":0},"schema":"https://github.com/citation-style-language/schema/raw/master/csl-citation.json"}</w:instrText>
      </w:r>
      <w:r w:rsidR="009C5FB5" w:rsidRPr="005B443E">
        <w:rPr>
          <w:lang w:val="en-US"/>
        </w:rPr>
        <w:fldChar w:fldCharType="separate"/>
      </w:r>
      <w:r w:rsidR="00456756" w:rsidRPr="00456756">
        <w:rPr>
          <w:noProof/>
          <w:vertAlign w:val="superscript"/>
          <w:lang w:val="en-US"/>
        </w:rPr>
        <w:t>7</w:t>
      </w:r>
      <w:r w:rsidR="009C5FB5" w:rsidRPr="005B443E">
        <w:rPr>
          <w:lang w:val="en-US"/>
        </w:rPr>
        <w:fldChar w:fldCharType="end"/>
      </w:r>
      <w:r w:rsidR="00F83792" w:rsidRPr="005B443E">
        <w:rPr>
          <w:lang w:val="en-US"/>
        </w:rPr>
        <w:t xml:space="preserve"> ("hommel"), </w:t>
      </w:r>
      <w:r w:rsidRPr="005B443E">
        <w:rPr>
          <w:lang w:val="en-US"/>
        </w:rPr>
        <w:t xml:space="preserve">by </w:t>
      </w:r>
      <w:r w:rsidR="00F83792" w:rsidRPr="005B443E">
        <w:rPr>
          <w:lang w:val="en-US"/>
        </w:rPr>
        <w:t>Benjamini &amp; Hochberg (1995)</w:t>
      </w:r>
      <w:r w:rsidR="009C5FB5" w:rsidRPr="005B443E">
        <w:rPr>
          <w:lang w:val="en-US"/>
        </w:rPr>
        <w:fldChar w:fldCharType="begin" w:fldLock="1"/>
      </w:r>
      <w:r w:rsidR="00456756">
        <w:rPr>
          <w:lang w:val="en-US"/>
        </w:rPr>
        <w:instrText>ADDIN CSL_CITATION {"citationItems":[{"id":"ITEM-1","itemData":{"DOI":"10.2307/2346101","ISBN":"00359246","ISSN":"0035-9246","PMID":"11682119","abstract":"The common approach to the multiplicity problem calls for controlling the familywise error rate (FWER). This approach, though, has faults, and we point out a few. A different approach to problems of multiple significance testing is presented. It calls for controlling the ... \\n","author":[{"dropping-particle":"","family":"Benjamini","given":"Y","non-dropping-particle":"","parse-names":false,"suffix":""},{"dropping-particle":"","family":"Hochberg","given":"Y","non-dropping-particle":"","parse-names":false,"suffix":""}],"container-title":"Journal of the Royal Statistical Society Series B …","id":"ITEM-1","issued":{"date-parts":[["1995"]]},"title":"Controlling the false discovery rate: a practical and powerful approach to multiple testing","type":"article-journal"},"uris":["http://www.mendeley.com/documents/?uuid=dc6c5982-2326-4734-be95-76c440e8b33a"]}],"mendeley":{"formattedCitation":"&lt;sup&gt;8&lt;/sup&gt;","plainTextFormattedCitation":"8","previouslyFormattedCitation":"&lt;sup&gt;7&lt;/sup&gt;"},"properties":{"noteIndex":0},"schema":"https://github.com/citation-style-language/schema/raw/master/csl-citation.json"}</w:instrText>
      </w:r>
      <w:r w:rsidR="009C5FB5" w:rsidRPr="005B443E">
        <w:rPr>
          <w:lang w:val="en-US"/>
        </w:rPr>
        <w:fldChar w:fldCharType="separate"/>
      </w:r>
      <w:r w:rsidR="00456756" w:rsidRPr="00456756">
        <w:rPr>
          <w:noProof/>
          <w:vertAlign w:val="superscript"/>
          <w:lang w:val="en-US"/>
        </w:rPr>
        <w:t>8</w:t>
      </w:r>
      <w:r w:rsidR="009C5FB5" w:rsidRPr="005B443E">
        <w:rPr>
          <w:lang w:val="en-US"/>
        </w:rPr>
        <w:fldChar w:fldCharType="end"/>
      </w:r>
      <w:r w:rsidR="00F83792" w:rsidRPr="005B443E">
        <w:rPr>
          <w:lang w:val="en-US"/>
        </w:rPr>
        <w:t xml:space="preserve"> ("BH" or its alias "fdr"), and </w:t>
      </w:r>
      <w:r w:rsidRPr="005B443E">
        <w:rPr>
          <w:lang w:val="en-US"/>
        </w:rPr>
        <w:t xml:space="preserve">by </w:t>
      </w:r>
      <w:r w:rsidR="00F83792" w:rsidRPr="005B443E">
        <w:rPr>
          <w:lang w:val="en-US"/>
        </w:rPr>
        <w:t>Benjamini &amp; Yekutieli (2001)</w:t>
      </w:r>
      <w:r w:rsidR="009C5FB5" w:rsidRPr="005B443E">
        <w:rPr>
          <w:lang w:val="en-US"/>
        </w:rPr>
        <w:fldChar w:fldCharType="begin" w:fldLock="1"/>
      </w:r>
      <w:r w:rsidR="00456756">
        <w:rPr>
          <w:lang w:val="en-US"/>
        </w:rPr>
        <w:instrText>ADDIN CSL_CITATION {"citationItems":[{"id":"ITEM-1","itemData":{"abstract":"Benjamini and Hochberg suggest that the false discovery rate may be the appropriate error rate to control in many applied multiple testing prob- 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 tical interest, including the comparisons of many treatments with a single control, multivariate normal test statistics with positive correlation matrix and multivariate t. Furthermore, the test statistics may be discrete, and the tested hypotheses composite without posing special difficulties. For all other forms of dependency, a simple conservative modification of the proce- dure controls the false discovery rate. Thus the range of problems for which a procedure with proven FDR control can be offered is greatly increased.","author":[{"dropping-particle":"","family":"Benjamini","given":"Y","non-dropping-particle":"","parse-names":false,"suffix":""},{"dropping-particle":"","family":"Yekutieli","given":"D","non-dropping-particle":"","parse-names":false,"suffix":""}],"container-title":"The Annals of Statistics","id":"ITEM-1","issued":{"date-parts":[["2001"]]},"title":"The control of the false dicovery rate in multiple testing under depency","type":"article-journal"},"uris":["http://www.mendeley.com/documents/?uuid=902c5987-a804-4091-b1f5-b6ac85e75df2"]}],"mendeley":{"formattedCitation":"&lt;sup&gt;9&lt;/sup&gt;","plainTextFormattedCitation":"9","previouslyFormattedCitation":"&lt;sup&gt;8&lt;/sup&gt;"},"properties":{"noteIndex":0},"schema":"https://github.com/citation-style-language/schema/raw/master/csl-citation.json"}</w:instrText>
      </w:r>
      <w:r w:rsidR="009C5FB5" w:rsidRPr="005B443E">
        <w:rPr>
          <w:lang w:val="en-US"/>
        </w:rPr>
        <w:fldChar w:fldCharType="separate"/>
      </w:r>
      <w:r w:rsidR="00456756" w:rsidRPr="00456756">
        <w:rPr>
          <w:noProof/>
          <w:vertAlign w:val="superscript"/>
          <w:lang w:val="en-US"/>
        </w:rPr>
        <w:t>9</w:t>
      </w:r>
      <w:r w:rsidR="009C5FB5" w:rsidRPr="005B443E">
        <w:rPr>
          <w:lang w:val="en-US"/>
        </w:rPr>
        <w:fldChar w:fldCharType="end"/>
      </w:r>
      <w:r w:rsidR="00F83792" w:rsidRPr="005B443E">
        <w:rPr>
          <w:lang w:val="en-US"/>
        </w:rPr>
        <w:t xml:space="preserve"> ("BY"). A pass-through option ("none") is also included. </w:t>
      </w:r>
    </w:p>
    <w:p w14:paraId="41DC6A2D" w14:textId="77777777" w:rsidR="00F83792" w:rsidRPr="005B443E" w:rsidRDefault="00F83792" w:rsidP="00AD188E">
      <w:pPr>
        <w:jc w:val="both"/>
        <w:rPr>
          <w:lang w:val="en-US"/>
        </w:rPr>
      </w:pPr>
      <w:r w:rsidRPr="005B443E">
        <w:rPr>
          <w:lang w:val="en-US"/>
        </w:rPr>
        <w:t>The first four methods are designed to give strong control of the family-wise error rate. There seems</w:t>
      </w:r>
      <w:r w:rsidR="00662591" w:rsidRPr="005B443E">
        <w:rPr>
          <w:lang w:val="en-US"/>
        </w:rPr>
        <w:t xml:space="preserve"> to be</w:t>
      </w:r>
      <w:r w:rsidRPr="005B443E">
        <w:rPr>
          <w:lang w:val="en-US"/>
        </w:rPr>
        <w:t xml:space="preserve"> no reason to use the unmodified Bonferroni correction</w:t>
      </w:r>
      <w:r w:rsidR="00662591" w:rsidRPr="005B443E">
        <w:rPr>
          <w:lang w:val="en-US"/>
        </w:rPr>
        <w:t>,</w:t>
      </w:r>
      <w:r w:rsidRPr="005B443E">
        <w:rPr>
          <w:lang w:val="en-US"/>
        </w:rPr>
        <w:t xml:space="preserve"> </w:t>
      </w:r>
      <w:r w:rsidR="00662591" w:rsidRPr="005B443E">
        <w:rPr>
          <w:lang w:val="en-US"/>
        </w:rPr>
        <w:t xml:space="preserve">since </w:t>
      </w:r>
      <w:r w:rsidRPr="005B443E">
        <w:rPr>
          <w:lang w:val="en-US"/>
        </w:rPr>
        <w:t xml:space="preserve">it is </w:t>
      </w:r>
      <w:r w:rsidR="00F3319B" w:rsidRPr="005B443E">
        <w:rPr>
          <w:lang w:val="en-US"/>
        </w:rPr>
        <w:t>overriden</w:t>
      </w:r>
      <w:r w:rsidRPr="005B443E">
        <w:rPr>
          <w:lang w:val="en-US"/>
        </w:rPr>
        <w:t xml:space="preserve"> by Holm's method, which is also valid under arbitrary assumptions.</w:t>
      </w:r>
    </w:p>
    <w:p w14:paraId="3FE21B16" w14:textId="0C9B05F7" w:rsidR="00F83792" w:rsidRPr="005B443E" w:rsidRDefault="00F83792" w:rsidP="00AD188E">
      <w:pPr>
        <w:jc w:val="both"/>
        <w:rPr>
          <w:lang w:val="en-US"/>
        </w:rPr>
      </w:pPr>
      <w:r w:rsidRPr="005B443E">
        <w:rPr>
          <w:lang w:val="en-US"/>
        </w:rPr>
        <w:t>Hochberg's and Hommel's methods are valid when the hypothesis tests are independent or when they are non-negatively associated</w:t>
      </w:r>
      <w:r w:rsidR="00662591" w:rsidRPr="005B443E">
        <w:rPr>
          <w:lang w:val="en-US"/>
        </w:rPr>
        <w:t>.</w:t>
      </w:r>
      <w:r w:rsidR="009C5FB5" w:rsidRPr="005B443E">
        <w:rPr>
          <w:lang w:val="en-US"/>
        </w:rPr>
        <w:fldChar w:fldCharType="begin" w:fldLock="1"/>
      </w:r>
      <w:r w:rsidR="00456756">
        <w:rPr>
          <w:lang w:val="en-US"/>
        </w:rPr>
        <w:instrText>ADDIN CSL_CITATION {"citationItems":[{"id":"ITEM-1","itemData":{"DOI":"10.1214/aos/1028144846","ISBN":"0090-5364","ISSN":"00905364","abstract":"Some new probability inequalities involving the ordered components of an MTP2 random vector are derived, which provide an analytical proof of an important conjecture in the field of multiple hypothesis testing. This conjecture has been mostly validated so far using simulation.","author":[{"dropping-particle":"","family":"Sarkar","given":"Sanat K.","non-dropping-particle":"","parse-names":false,"suffix":""}],"container-title":"Annals of Statistics","id":"ITEM-1","issued":{"date-parts":[["1998"]]},"title":"Some probability inequalities for ordered MTP2 random variables: A proof of the Simes conjecture","type":"article-journal"},"uris":["http://www.mendeley.com/documents/?uuid=cf4d2aa0-e341-4c78-95f7-e51d48384ced"]},{"id":"ITEM-2","itemData":{"DOI":"10.1080/01621459.1997.10473682","ISBN":"0162-1459","ISSN":"1537274X","abstract":"The Simes method for testing intersection of more than two hypotheses\\nis known to control the probability of type I error only when the\\nunderlying test statistics are independent. Although this method\\nis more powerful than the classical Bonferroni method. it is not\\nknown whether it is conservative when the test statistics are dependent.\\nThis article proves that for multivariate distributions exhibiting\\na type of positive dependence that arise in many multiple-hypothesis\\ntesting situations. the Simes method indeed controls the probability\\nof type I error. This extends some results established very recently\\nin the special case of two hypotheses.","author":[{"dropping-particle":"","family":"Sarkar","given":"Sanat K.","non-dropping-particle":"","parse-names":false,"suffix":""},{"dropping-particle":"","family":"Chang","given":"Chung Kuei","non-dropping-particle":"","parse-names":false,"suffix":""},{"dropping-particle":"","family":"Chang","given":"Chung Kuei","non-dropping-particle":"","parse-names":false,"suffix":""}],"container-title":"Journal of the American Statistical Association","id":"ITEM-2","issued":{"date-parts":[["1997"]]},"title":"The simes method for multiple hypothesis testing with positively dependent test statistics","type":"article-journal"},"uris":["http://www.mendeley.com/documents/?uuid=b6b03cd6-faaf-46e3-a9db-2db5d8033da6"]}],"mendeley":{"formattedCitation":"&lt;sup&gt;10,11&lt;/sup&gt;","plainTextFormattedCitation":"10,11","previouslyFormattedCitation":"&lt;sup&gt;9,10&lt;/sup&gt;"},"properties":{"noteIndex":0},"schema":"https://github.com/citation-style-language/schema/raw/master/csl-citation.json"}</w:instrText>
      </w:r>
      <w:r w:rsidR="009C5FB5" w:rsidRPr="005B443E">
        <w:rPr>
          <w:lang w:val="en-US"/>
        </w:rPr>
        <w:fldChar w:fldCharType="separate"/>
      </w:r>
      <w:r w:rsidR="00456756" w:rsidRPr="00456756">
        <w:rPr>
          <w:noProof/>
          <w:vertAlign w:val="superscript"/>
          <w:lang w:val="en-US"/>
        </w:rPr>
        <w:t>10,11</w:t>
      </w:r>
      <w:r w:rsidR="009C5FB5" w:rsidRPr="005B443E">
        <w:rPr>
          <w:lang w:val="en-US"/>
        </w:rPr>
        <w:fldChar w:fldCharType="end"/>
      </w:r>
      <w:r w:rsidRPr="005B443E">
        <w:rPr>
          <w:lang w:val="en-US"/>
        </w:rPr>
        <w:t xml:space="preserve"> Hommel's method is more powerful than Hochberg's, but the difference is usually small and the Hochberg p-values are faster to compute.</w:t>
      </w:r>
    </w:p>
    <w:p w14:paraId="6035F38E" w14:textId="77777777" w:rsidR="00F83792" w:rsidRPr="005B443E" w:rsidRDefault="00F83792" w:rsidP="00AD188E">
      <w:pPr>
        <w:jc w:val="both"/>
        <w:rPr>
          <w:lang w:val="en-US"/>
        </w:rPr>
      </w:pPr>
      <w:r w:rsidRPr="005B443E">
        <w:rPr>
          <w:lang w:val="en-US"/>
        </w:rPr>
        <w:t xml:space="preserve">The "BH" (aka "fdr") and "BY" method of Benjamini, Hochberg, and Yekutieli control the false discovery rate, the expected proportion of false discoveries amongst the rejected hypotheses. The false discovery rate is a less stringent condition than the family-wise error rate, </w:t>
      </w:r>
      <w:r w:rsidR="00662591" w:rsidRPr="005B443E">
        <w:rPr>
          <w:lang w:val="en-US"/>
        </w:rPr>
        <w:t xml:space="preserve">and thus </w:t>
      </w:r>
      <w:r w:rsidRPr="005B443E">
        <w:rPr>
          <w:lang w:val="en-US"/>
        </w:rPr>
        <w:t xml:space="preserve">these methods are more powerful than the </w:t>
      </w:r>
      <w:r w:rsidR="00662591" w:rsidRPr="005B443E">
        <w:rPr>
          <w:lang w:val="en-US"/>
        </w:rPr>
        <w:t>rest</w:t>
      </w:r>
      <w:r w:rsidR="005B443E" w:rsidRPr="005B443E">
        <w:rPr>
          <w:lang w:val="en-US"/>
        </w:rPr>
        <w:t xml:space="preserve">. </w:t>
      </w:r>
    </w:p>
    <w:p w14:paraId="10CD8341" w14:textId="77777777" w:rsidR="009C5FB5" w:rsidRDefault="009C5FB5" w:rsidP="00AD188E">
      <w:pPr>
        <w:widowControl w:val="0"/>
        <w:autoSpaceDE w:val="0"/>
        <w:autoSpaceDN w:val="0"/>
        <w:adjustRightInd w:val="0"/>
        <w:spacing w:line="240" w:lineRule="auto"/>
        <w:jc w:val="both"/>
        <w:rPr>
          <w:lang w:val="en-US"/>
        </w:rPr>
      </w:pPr>
      <w:r w:rsidRPr="005B443E">
        <w:rPr>
          <w:lang w:val="en-US"/>
        </w:rPr>
        <w:t>For a more detailed review</w:t>
      </w:r>
      <w:r w:rsidR="005D268E" w:rsidRPr="005B443E">
        <w:rPr>
          <w:lang w:val="en-US"/>
        </w:rPr>
        <w:t xml:space="preserve"> of adjustment</w:t>
      </w:r>
      <w:r w:rsidR="005D268E" w:rsidRPr="00F3319B">
        <w:rPr>
          <w:lang w:val="en-US"/>
        </w:rPr>
        <w:t xml:space="preserve"> methods commonly used, see</w:t>
      </w:r>
      <w:r w:rsidR="00F3319B" w:rsidRPr="00F3319B">
        <w:rPr>
          <w:lang w:val="en-US"/>
        </w:rPr>
        <w:t xml:space="preserve"> </w:t>
      </w:r>
      <w:r w:rsidR="00F3319B" w:rsidRPr="00F3319B">
        <w:rPr>
          <w:rFonts w:ascii="Calibri" w:hAnsi="Calibri" w:cs="Calibri"/>
          <w:noProof/>
          <w:szCs w:val="24"/>
          <w:lang w:val="en-US"/>
        </w:rPr>
        <w:t>Shaffer, J. P. Multiple Hyp</w:t>
      </w:r>
      <w:r w:rsidR="004A4191">
        <w:rPr>
          <w:rFonts w:ascii="Calibri" w:hAnsi="Calibri" w:cs="Calibri"/>
          <w:noProof/>
          <w:szCs w:val="24"/>
          <w:lang w:val="en-US"/>
        </w:rPr>
        <w:t xml:space="preserve">othesis Testing. </w:t>
      </w:r>
      <w:r w:rsidR="00F3319B" w:rsidRPr="00F3319B">
        <w:rPr>
          <w:rFonts w:ascii="Calibri" w:hAnsi="Calibri" w:cs="Calibri"/>
          <w:i/>
          <w:iCs/>
          <w:noProof/>
          <w:szCs w:val="24"/>
          <w:lang w:val="en-US"/>
        </w:rPr>
        <w:t>Annu. Rev. Psychol.</w:t>
      </w:r>
      <w:r w:rsidR="00F3319B" w:rsidRPr="00F3319B">
        <w:rPr>
          <w:rFonts w:ascii="Calibri" w:hAnsi="Calibri" w:cs="Calibri"/>
          <w:noProof/>
          <w:szCs w:val="24"/>
          <w:lang w:val="en-US"/>
        </w:rPr>
        <w:t xml:space="preserve"> (1995). doi:10.1146/annurev.ps.46.020195.003021</w:t>
      </w:r>
      <w:r w:rsidR="004A4191">
        <w:rPr>
          <w:lang w:val="en-US"/>
        </w:rPr>
        <w:t>.</w:t>
      </w:r>
    </w:p>
    <w:p w14:paraId="373100F9" w14:textId="77777777" w:rsidR="003E6DF4" w:rsidRPr="00BC34CB" w:rsidRDefault="003E6DF4">
      <w:pPr>
        <w:rPr>
          <w:b/>
          <w:sz w:val="28"/>
          <w:lang w:val="en"/>
        </w:rPr>
      </w:pPr>
    </w:p>
    <w:p w14:paraId="56A27DD7" w14:textId="77777777" w:rsidR="001962F5" w:rsidRDefault="001962F5">
      <w:pPr>
        <w:rPr>
          <w:b/>
          <w:lang w:val="en"/>
        </w:rPr>
      </w:pPr>
      <w:r>
        <w:rPr>
          <w:b/>
          <w:lang w:val="en"/>
        </w:rPr>
        <w:br w:type="page"/>
      </w:r>
    </w:p>
    <w:p w14:paraId="6DFF1850" w14:textId="500478FE" w:rsidR="00F83792" w:rsidRPr="005D268E" w:rsidRDefault="00F83792" w:rsidP="004D4572">
      <w:pPr>
        <w:pStyle w:val="a3"/>
        <w:numPr>
          <w:ilvl w:val="0"/>
          <w:numId w:val="1"/>
        </w:numPr>
        <w:jc w:val="both"/>
        <w:rPr>
          <w:b/>
          <w:lang w:val="en"/>
        </w:rPr>
      </w:pPr>
      <w:r w:rsidRPr="005D268E">
        <w:rPr>
          <w:b/>
          <w:lang w:val="en"/>
        </w:rPr>
        <w:lastRenderedPageBreak/>
        <w:t>References</w:t>
      </w:r>
    </w:p>
    <w:p w14:paraId="66384F5A" w14:textId="63A223A1" w:rsidR="00456756" w:rsidRPr="004F07D0" w:rsidRDefault="008E5B3E" w:rsidP="00456756">
      <w:pPr>
        <w:widowControl w:val="0"/>
        <w:autoSpaceDE w:val="0"/>
        <w:autoSpaceDN w:val="0"/>
        <w:adjustRightInd w:val="0"/>
        <w:spacing w:line="240" w:lineRule="auto"/>
        <w:ind w:left="640" w:hanging="640"/>
        <w:rPr>
          <w:rFonts w:ascii="Calibri" w:hAnsi="Calibri"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456756" w:rsidRPr="004F07D0">
        <w:rPr>
          <w:rFonts w:ascii="Calibri" w:hAnsi="Calibri" w:cs="Calibri"/>
          <w:noProof/>
          <w:szCs w:val="24"/>
          <w:lang w:val="en-US"/>
        </w:rPr>
        <w:t>1.</w:t>
      </w:r>
      <w:r w:rsidR="00456756" w:rsidRPr="004F07D0">
        <w:rPr>
          <w:rFonts w:ascii="Calibri" w:hAnsi="Calibri" w:cs="Calibri"/>
          <w:noProof/>
          <w:szCs w:val="24"/>
          <w:lang w:val="en-US"/>
        </w:rPr>
        <w:tab/>
        <w:t xml:space="preserve">Liao, Y., Wang, J., Jaehnig, E. J., Shi, Z. &amp; Zhang, B. WebGestalt 2019 : gene set analysis toolkit with revamped UIs and APIs. </w:t>
      </w:r>
      <w:r w:rsidR="00456756" w:rsidRPr="004F07D0">
        <w:rPr>
          <w:rFonts w:ascii="Calibri" w:hAnsi="Calibri" w:cs="Calibri"/>
          <w:i/>
          <w:iCs/>
          <w:noProof/>
          <w:szCs w:val="24"/>
          <w:lang w:val="en-US"/>
        </w:rPr>
        <w:t>Nucleic Acids Res.</w:t>
      </w:r>
      <w:r w:rsidR="00456756" w:rsidRPr="004F07D0">
        <w:rPr>
          <w:rFonts w:ascii="Calibri" w:hAnsi="Calibri" w:cs="Calibri"/>
          <w:noProof/>
          <w:szCs w:val="24"/>
          <w:lang w:val="en-US"/>
        </w:rPr>
        <w:t xml:space="preserve"> </w:t>
      </w:r>
      <w:r w:rsidR="00456756" w:rsidRPr="004F07D0">
        <w:rPr>
          <w:rFonts w:ascii="Calibri" w:hAnsi="Calibri" w:cs="Calibri"/>
          <w:b/>
          <w:bCs/>
          <w:noProof/>
          <w:szCs w:val="24"/>
          <w:lang w:val="en-US"/>
        </w:rPr>
        <w:t>47</w:t>
      </w:r>
      <w:r w:rsidR="00456756" w:rsidRPr="004F07D0">
        <w:rPr>
          <w:rFonts w:ascii="Calibri" w:hAnsi="Calibri" w:cs="Calibri"/>
          <w:noProof/>
          <w:szCs w:val="24"/>
          <w:lang w:val="en-US"/>
        </w:rPr>
        <w:t>, 199–205 (2019).</w:t>
      </w:r>
    </w:p>
    <w:p w14:paraId="19491F91" w14:textId="77777777" w:rsidR="00456756" w:rsidRPr="004F07D0" w:rsidRDefault="00456756" w:rsidP="00456756">
      <w:pPr>
        <w:widowControl w:val="0"/>
        <w:autoSpaceDE w:val="0"/>
        <w:autoSpaceDN w:val="0"/>
        <w:adjustRightInd w:val="0"/>
        <w:spacing w:line="240" w:lineRule="auto"/>
        <w:ind w:left="640" w:hanging="640"/>
        <w:rPr>
          <w:rFonts w:ascii="Calibri" w:hAnsi="Calibri" w:cs="Calibri"/>
          <w:noProof/>
          <w:szCs w:val="24"/>
          <w:lang w:val="en-US"/>
        </w:rPr>
      </w:pPr>
      <w:r w:rsidRPr="004F07D0">
        <w:rPr>
          <w:rFonts w:ascii="Calibri" w:hAnsi="Calibri" w:cs="Calibri"/>
          <w:noProof/>
          <w:szCs w:val="24"/>
          <w:lang w:val="en-US"/>
        </w:rPr>
        <w:t>2.</w:t>
      </w:r>
      <w:r w:rsidRPr="004F07D0">
        <w:rPr>
          <w:rFonts w:ascii="Calibri" w:hAnsi="Calibri" w:cs="Calibri"/>
          <w:noProof/>
          <w:szCs w:val="24"/>
          <w:lang w:val="en-US"/>
        </w:rPr>
        <w:tab/>
        <w:t xml:space="preserve">Wright, S. P. Adjusted P-Values for Simultaneous Inference. </w:t>
      </w:r>
      <w:r w:rsidRPr="004F07D0">
        <w:rPr>
          <w:rFonts w:ascii="Calibri" w:hAnsi="Calibri" w:cs="Calibri"/>
          <w:i/>
          <w:iCs/>
          <w:noProof/>
          <w:szCs w:val="24"/>
          <w:lang w:val="en-US"/>
        </w:rPr>
        <w:t>Biometrics</w:t>
      </w:r>
      <w:r w:rsidRPr="004F07D0">
        <w:rPr>
          <w:rFonts w:ascii="Calibri" w:hAnsi="Calibri" w:cs="Calibri"/>
          <w:noProof/>
          <w:szCs w:val="24"/>
          <w:lang w:val="en-US"/>
        </w:rPr>
        <w:t xml:space="preserve"> (1992). doi:10.2307/2532694</w:t>
      </w:r>
    </w:p>
    <w:p w14:paraId="254CB86C" w14:textId="77777777" w:rsidR="00456756" w:rsidRPr="004F07D0" w:rsidRDefault="00456756" w:rsidP="00456756">
      <w:pPr>
        <w:widowControl w:val="0"/>
        <w:autoSpaceDE w:val="0"/>
        <w:autoSpaceDN w:val="0"/>
        <w:adjustRightInd w:val="0"/>
        <w:spacing w:line="240" w:lineRule="auto"/>
        <w:ind w:left="640" w:hanging="640"/>
        <w:rPr>
          <w:rFonts w:ascii="Calibri" w:hAnsi="Calibri" w:cs="Calibri"/>
          <w:noProof/>
          <w:szCs w:val="24"/>
          <w:lang w:val="en-US"/>
        </w:rPr>
      </w:pPr>
      <w:r w:rsidRPr="004F07D0">
        <w:rPr>
          <w:rFonts w:ascii="Calibri" w:hAnsi="Calibri" w:cs="Calibri"/>
          <w:noProof/>
          <w:szCs w:val="24"/>
          <w:lang w:val="en-US"/>
        </w:rPr>
        <w:t>3.</w:t>
      </w:r>
      <w:r w:rsidRPr="004F07D0">
        <w:rPr>
          <w:rFonts w:ascii="Calibri" w:hAnsi="Calibri" w:cs="Calibri"/>
          <w:noProof/>
          <w:szCs w:val="24"/>
          <w:lang w:val="en-US"/>
        </w:rPr>
        <w:tab/>
        <w:t xml:space="preserve">Dudoit, S. &amp; Laan, M. J. van der. </w:t>
      </w:r>
      <w:r w:rsidRPr="004F07D0">
        <w:rPr>
          <w:rFonts w:ascii="Calibri" w:hAnsi="Calibri" w:cs="Calibri"/>
          <w:i/>
          <w:iCs/>
          <w:noProof/>
          <w:szCs w:val="24"/>
          <w:lang w:val="en-US"/>
        </w:rPr>
        <w:t>Multiple Testing Procedures with Applications to Genomics</w:t>
      </w:r>
      <w:r w:rsidRPr="004F07D0">
        <w:rPr>
          <w:rFonts w:ascii="Calibri" w:hAnsi="Calibri" w:cs="Calibri"/>
          <w:noProof/>
          <w:szCs w:val="24"/>
          <w:lang w:val="en-US"/>
        </w:rPr>
        <w:t xml:space="preserve">. </w:t>
      </w:r>
      <w:r w:rsidRPr="004F07D0">
        <w:rPr>
          <w:rFonts w:ascii="Calibri" w:hAnsi="Calibri" w:cs="Calibri"/>
          <w:i/>
          <w:iCs/>
          <w:noProof/>
          <w:szCs w:val="24"/>
          <w:lang w:val="en-US"/>
        </w:rPr>
        <w:t>Springer</w:t>
      </w:r>
      <w:r w:rsidRPr="004F07D0">
        <w:rPr>
          <w:rFonts w:ascii="Calibri" w:hAnsi="Calibri" w:cs="Calibri"/>
          <w:noProof/>
          <w:szCs w:val="24"/>
          <w:lang w:val="en-US"/>
        </w:rPr>
        <w:t xml:space="preserve"> (2009). doi:10.1007/978-0-387-98135-2</w:t>
      </w:r>
    </w:p>
    <w:p w14:paraId="0B4BCA4C" w14:textId="77777777" w:rsidR="00456756" w:rsidRPr="004F07D0" w:rsidRDefault="00456756" w:rsidP="00456756">
      <w:pPr>
        <w:widowControl w:val="0"/>
        <w:autoSpaceDE w:val="0"/>
        <w:autoSpaceDN w:val="0"/>
        <w:adjustRightInd w:val="0"/>
        <w:spacing w:line="240" w:lineRule="auto"/>
        <w:ind w:left="640" w:hanging="640"/>
        <w:rPr>
          <w:rFonts w:ascii="Calibri" w:hAnsi="Calibri" w:cs="Calibri"/>
          <w:noProof/>
          <w:szCs w:val="24"/>
          <w:lang w:val="en-US"/>
        </w:rPr>
      </w:pPr>
      <w:r w:rsidRPr="004F07D0">
        <w:rPr>
          <w:rFonts w:ascii="Calibri" w:hAnsi="Calibri" w:cs="Calibri"/>
          <w:noProof/>
          <w:szCs w:val="24"/>
          <w:lang w:val="en-US"/>
        </w:rPr>
        <w:t>4.</w:t>
      </w:r>
      <w:r w:rsidRPr="004F07D0">
        <w:rPr>
          <w:rFonts w:ascii="Calibri" w:hAnsi="Calibri" w:cs="Calibri"/>
          <w:noProof/>
          <w:szCs w:val="24"/>
          <w:lang w:val="en-US"/>
        </w:rPr>
        <w:tab/>
        <w:t xml:space="preserve">Dziuda, D. M. </w:t>
      </w:r>
      <w:r w:rsidRPr="004F07D0">
        <w:rPr>
          <w:rFonts w:ascii="Calibri" w:hAnsi="Calibri" w:cs="Calibri"/>
          <w:i/>
          <w:iCs/>
          <w:noProof/>
          <w:szCs w:val="24"/>
          <w:lang w:val="en-US"/>
        </w:rPr>
        <w:t>Data Mining for Genomics and Proteomics</w:t>
      </w:r>
      <w:r w:rsidRPr="004F07D0">
        <w:rPr>
          <w:rFonts w:ascii="Calibri" w:hAnsi="Calibri" w:cs="Calibri"/>
          <w:noProof/>
          <w:szCs w:val="24"/>
          <w:lang w:val="en-US"/>
        </w:rPr>
        <w:t xml:space="preserve">. </w:t>
      </w:r>
      <w:r w:rsidRPr="004F07D0">
        <w:rPr>
          <w:rFonts w:ascii="Calibri" w:hAnsi="Calibri" w:cs="Calibri"/>
          <w:i/>
          <w:iCs/>
          <w:noProof/>
          <w:szCs w:val="24"/>
          <w:lang w:val="en-US"/>
        </w:rPr>
        <w:t>Analysis of Gene and Protein Expression Data</w:t>
      </w:r>
      <w:r w:rsidRPr="004F07D0">
        <w:rPr>
          <w:rFonts w:ascii="Calibri" w:hAnsi="Calibri" w:cs="Calibri"/>
          <w:noProof/>
          <w:szCs w:val="24"/>
          <w:lang w:val="en-US"/>
        </w:rPr>
        <w:t xml:space="preserve"> (John Wiley &amp; Sons, Inc., 2010). doi:10.1002/9780470593417</w:t>
      </w:r>
    </w:p>
    <w:p w14:paraId="759C8EE3" w14:textId="77777777" w:rsidR="00456756" w:rsidRPr="004F07D0" w:rsidRDefault="00456756" w:rsidP="00456756">
      <w:pPr>
        <w:widowControl w:val="0"/>
        <w:autoSpaceDE w:val="0"/>
        <w:autoSpaceDN w:val="0"/>
        <w:adjustRightInd w:val="0"/>
        <w:spacing w:line="240" w:lineRule="auto"/>
        <w:ind w:left="640" w:hanging="640"/>
        <w:rPr>
          <w:rFonts w:ascii="Calibri" w:hAnsi="Calibri" w:cs="Calibri"/>
          <w:noProof/>
          <w:szCs w:val="24"/>
          <w:lang w:val="en-US"/>
        </w:rPr>
      </w:pPr>
      <w:r w:rsidRPr="004F07D0">
        <w:rPr>
          <w:rFonts w:ascii="Calibri" w:hAnsi="Calibri" w:cs="Calibri"/>
          <w:noProof/>
          <w:szCs w:val="24"/>
          <w:lang w:val="en-US"/>
        </w:rPr>
        <w:t>5.</w:t>
      </w:r>
      <w:r w:rsidRPr="004F07D0">
        <w:rPr>
          <w:rFonts w:ascii="Calibri" w:hAnsi="Calibri" w:cs="Calibri"/>
          <w:noProof/>
          <w:szCs w:val="24"/>
          <w:lang w:val="en-US"/>
        </w:rPr>
        <w:tab/>
        <w:t xml:space="preserve">Holm, S. A Simple Sequentially Rejective Multiple Test Procedure. </w:t>
      </w:r>
      <w:r w:rsidRPr="004F07D0">
        <w:rPr>
          <w:rFonts w:ascii="Calibri" w:hAnsi="Calibri" w:cs="Calibri"/>
          <w:i/>
          <w:iCs/>
          <w:noProof/>
          <w:szCs w:val="24"/>
          <w:lang w:val="en-US"/>
        </w:rPr>
        <w:t>Scand J Stat.</w:t>
      </w:r>
      <w:r w:rsidRPr="004F07D0">
        <w:rPr>
          <w:rFonts w:ascii="Calibri" w:hAnsi="Calibri" w:cs="Calibri"/>
          <w:noProof/>
          <w:szCs w:val="24"/>
          <w:lang w:val="en-US"/>
        </w:rPr>
        <w:t xml:space="preserve"> (1979). doi:10.2307/4615733</w:t>
      </w:r>
    </w:p>
    <w:p w14:paraId="12228D09" w14:textId="77777777" w:rsidR="00456756" w:rsidRPr="004F07D0" w:rsidRDefault="00456756" w:rsidP="00456756">
      <w:pPr>
        <w:widowControl w:val="0"/>
        <w:autoSpaceDE w:val="0"/>
        <w:autoSpaceDN w:val="0"/>
        <w:adjustRightInd w:val="0"/>
        <w:spacing w:line="240" w:lineRule="auto"/>
        <w:ind w:left="640" w:hanging="640"/>
        <w:rPr>
          <w:rFonts w:ascii="Calibri" w:hAnsi="Calibri" w:cs="Calibri"/>
          <w:noProof/>
          <w:szCs w:val="24"/>
          <w:lang w:val="en-US"/>
        </w:rPr>
      </w:pPr>
      <w:r w:rsidRPr="004F07D0">
        <w:rPr>
          <w:rFonts w:ascii="Calibri" w:hAnsi="Calibri" w:cs="Calibri"/>
          <w:noProof/>
          <w:szCs w:val="24"/>
          <w:lang w:val="en-US"/>
        </w:rPr>
        <w:t>6.</w:t>
      </w:r>
      <w:r w:rsidRPr="004F07D0">
        <w:rPr>
          <w:rFonts w:ascii="Calibri" w:hAnsi="Calibri" w:cs="Calibri"/>
          <w:noProof/>
          <w:szCs w:val="24"/>
          <w:lang w:val="en-US"/>
        </w:rPr>
        <w:tab/>
        <w:t xml:space="preserve">Hochberg, Y. A sharper bonferroni procedure for multiple tests of significance. </w:t>
      </w:r>
      <w:r w:rsidRPr="004F07D0">
        <w:rPr>
          <w:rFonts w:ascii="Calibri" w:hAnsi="Calibri" w:cs="Calibri"/>
          <w:i/>
          <w:iCs/>
          <w:noProof/>
          <w:szCs w:val="24"/>
          <w:lang w:val="en-US"/>
        </w:rPr>
        <w:t>Biometrika</w:t>
      </w:r>
      <w:r w:rsidRPr="004F07D0">
        <w:rPr>
          <w:rFonts w:ascii="Calibri" w:hAnsi="Calibri" w:cs="Calibri"/>
          <w:noProof/>
          <w:szCs w:val="24"/>
          <w:lang w:val="en-US"/>
        </w:rPr>
        <w:t xml:space="preserve"> (1988). doi:10.1093/biomet/75.4.800</w:t>
      </w:r>
    </w:p>
    <w:p w14:paraId="52893B68" w14:textId="77777777" w:rsidR="00456756" w:rsidRPr="004F07D0" w:rsidRDefault="00456756" w:rsidP="00456756">
      <w:pPr>
        <w:widowControl w:val="0"/>
        <w:autoSpaceDE w:val="0"/>
        <w:autoSpaceDN w:val="0"/>
        <w:adjustRightInd w:val="0"/>
        <w:spacing w:line="240" w:lineRule="auto"/>
        <w:ind w:left="640" w:hanging="640"/>
        <w:rPr>
          <w:rFonts w:ascii="Calibri" w:hAnsi="Calibri" w:cs="Calibri"/>
          <w:noProof/>
          <w:szCs w:val="24"/>
          <w:lang w:val="en-US"/>
        </w:rPr>
      </w:pPr>
      <w:r w:rsidRPr="004F07D0">
        <w:rPr>
          <w:rFonts w:ascii="Calibri" w:hAnsi="Calibri" w:cs="Calibri"/>
          <w:noProof/>
          <w:szCs w:val="24"/>
          <w:lang w:val="en-US"/>
        </w:rPr>
        <w:t>7.</w:t>
      </w:r>
      <w:r w:rsidRPr="004F07D0">
        <w:rPr>
          <w:rFonts w:ascii="Calibri" w:hAnsi="Calibri" w:cs="Calibri"/>
          <w:noProof/>
          <w:szCs w:val="24"/>
          <w:lang w:val="en-US"/>
        </w:rPr>
        <w:tab/>
        <w:t xml:space="preserve">Hommel, G. A stagewise rejective multiple test procedure based on a modified bonferroni test. </w:t>
      </w:r>
      <w:r w:rsidRPr="004F07D0">
        <w:rPr>
          <w:rFonts w:ascii="Calibri" w:hAnsi="Calibri" w:cs="Calibri"/>
          <w:i/>
          <w:iCs/>
          <w:noProof/>
          <w:szCs w:val="24"/>
          <w:lang w:val="en-US"/>
        </w:rPr>
        <w:t>Biometrika</w:t>
      </w:r>
      <w:r w:rsidRPr="004F07D0">
        <w:rPr>
          <w:rFonts w:ascii="Calibri" w:hAnsi="Calibri" w:cs="Calibri"/>
          <w:noProof/>
          <w:szCs w:val="24"/>
          <w:lang w:val="en-US"/>
        </w:rPr>
        <w:t xml:space="preserve"> (1988). doi:10.1093/biomet/75.2.383</w:t>
      </w:r>
    </w:p>
    <w:p w14:paraId="75B8D3E7" w14:textId="77777777" w:rsidR="00456756" w:rsidRPr="004F07D0" w:rsidRDefault="00456756" w:rsidP="00456756">
      <w:pPr>
        <w:widowControl w:val="0"/>
        <w:autoSpaceDE w:val="0"/>
        <w:autoSpaceDN w:val="0"/>
        <w:adjustRightInd w:val="0"/>
        <w:spacing w:line="240" w:lineRule="auto"/>
        <w:ind w:left="640" w:hanging="640"/>
        <w:rPr>
          <w:rFonts w:ascii="Calibri" w:hAnsi="Calibri" w:cs="Calibri"/>
          <w:noProof/>
          <w:szCs w:val="24"/>
          <w:lang w:val="en-US"/>
        </w:rPr>
      </w:pPr>
      <w:r w:rsidRPr="004F07D0">
        <w:rPr>
          <w:rFonts w:ascii="Calibri" w:hAnsi="Calibri" w:cs="Calibri"/>
          <w:noProof/>
          <w:szCs w:val="24"/>
          <w:lang w:val="en-US"/>
        </w:rPr>
        <w:t>8.</w:t>
      </w:r>
      <w:r w:rsidRPr="004F07D0">
        <w:rPr>
          <w:rFonts w:ascii="Calibri" w:hAnsi="Calibri" w:cs="Calibri"/>
          <w:noProof/>
          <w:szCs w:val="24"/>
          <w:lang w:val="en-US"/>
        </w:rPr>
        <w:tab/>
        <w:t xml:space="preserve">Benjamini, Y. &amp; Hochberg, Y. Controlling the false discovery rate: a practical and powerful approach to multiple testing. </w:t>
      </w:r>
      <w:r w:rsidRPr="004F07D0">
        <w:rPr>
          <w:rFonts w:ascii="Calibri" w:hAnsi="Calibri" w:cs="Calibri"/>
          <w:i/>
          <w:iCs/>
          <w:noProof/>
          <w:szCs w:val="24"/>
          <w:lang w:val="en-US"/>
        </w:rPr>
        <w:t>J. R. Stat. Soc. Ser. B …</w:t>
      </w:r>
      <w:r w:rsidRPr="004F07D0">
        <w:rPr>
          <w:rFonts w:ascii="Calibri" w:hAnsi="Calibri" w:cs="Calibri"/>
          <w:noProof/>
          <w:szCs w:val="24"/>
          <w:lang w:val="en-US"/>
        </w:rPr>
        <w:t xml:space="preserve"> (1995). doi:10.2307/2346101</w:t>
      </w:r>
    </w:p>
    <w:p w14:paraId="4EA63DED" w14:textId="77777777" w:rsidR="00456756" w:rsidRPr="004F07D0" w:rsidRDefault="00456756" w:rsidP="00456756">
      <w:pPr>
        <w:widowControl w:val="0"/>
        <w:autoSpaceDE w:val="0"/>
        <w:autoSpaceDN w:val="0"/>
        <w:adjustRightInd w:val="0"/>
        <w:spacing w:line="240" w:lineRule="auto"/>
        <w:ind w:left="640" w:hanging="640"/>
        <w:rPr>
          <w:rFonts w:ascii="Calibri" w:hAnsi="Calibri" w:cs="Calibri"/>
          <w:noProof/>
          <w:szCs w:val="24"/>
          <w:lang w:val="en-US"/>
        </w:rPr>
      </w:pPr>
      <w:r w:rsidRPr="004F07D0">
        <w:rPr>
          <w:rFonts w:ascii="Calibri" w:hAnsi="Calibri" w:cs="Calibri"/>
          <w:noProof/>
          <w:szCs w:val="24"/>
          <w:lang w:val="en-US"/>
        </w:rPr>
        <w:t>9.</w:t>
      </w:r>
      <w:r w:rsidRPr="004F07D0">
        <w:rPr>
          <w:rFonts w:ascii="Calibri" w:hAnsi="Calibri" w:cs="Calibri"/>
          <w:noProof/>
          <w:szCs w:val="24"/>
          <w:lang w:val="en-US"/>
        </w:rPr>
        <w:tab/>
        <w:t xml:space="preserve">Benjamini, Y. &amp; Yekutieli, D. The control of the false dicovery rate in multiple testing under depency. </w:t>
      </w:r>
      <w:r w:rsidRPr="004F07D0">
        <w:rPr>
          <w:rFonts w:ascii="Calibri" w:hAnsi="Calibri" w:cs="Calibri"/>
          <w:i/>
          <w:iCs/>
          <w:noProof/>
          <w:szCs w:val="24"/>
          <w:lang w:val="en-US"/>
        </w:rPr>
        <w:t>Ann. Stat.</w:t>
      </w:r>
      <w:r w:rsidRPr="004F07D0">
        <w:rPr>
          <w:rFonts w:ascii="Calibri" w:hAnsi="Calibri" w:cs="Calibri"/>
          <w:noProof/>
          <w:szCs w:val="24"/>
          <w:lang w:val="en-US"/>
        </w:rPr>
        <w:t xml:space="preserve"> (2001).</w:t>
      </w:r>
    </w:p>
    <w:p w14:paraId="5AA2946C" w14:textId="77777777" w:rsidR="00456756" w:rsidRPr="004F07D0" w:rsidRDefault="00456756" w:rsidP="00456756">
      <w:pPr>
        <w:widowControl w:val="0"/>
        <w:autoSpaceDE w:val="0"/>
        <w:autoSpaceDN w:val="0"/>
        <w:adjustRightInd w:val="0"/>
        <w:spacing w:line="240" w:lineRule="auto"/>
        <w:ind w:left="640" w:hanging="640"/>
        <w:rPr>
          <w:rFonts w:ascii="Calibri" w:hAnsi="Calibri" w:cs="Calibri"/>
          <w:noProof/>
          <w:szCs w:val="24"/>
          <w:lang w:val="en-US"/>
        </w:rPr>
      </w:pPr>
      <w:r w:rsidRPr="004F07D0">
        <w:rPr>
          <w:rFonts w:ascii="Calibri" w:hAnsi="Calibri" w:cs="Calibri"/>
          <w:noProof/>
          <w:szCs w:val="24"/>
          <w:lang w:val="en-US"/>
        </w:rPr>
        <w:t>10.</w:t>
      </w:r>
      <w:r w:rsidRPr="004F07D0">
        <w:rPr>
          <w:rFonts w:ascii="Calibri" w:hAnsi="Calibri" w:cs="Calibri"/>
          <w:noProof/>
          <w:szCs w:val="24"/>
          <w:lang w:val="en-US"/>
        </w:rPr>
        <w:tab/>
        <w:t xml:space="preserve">Sarkar, S. K. Some probability inequalities for ordered MTP2 random variables: A proof of the Simes conjecture. </w:t>
      </w:r>
      <w:r w:rsidRPr="004F07D0">
        <w:rPr>
          <w:rFonts w:ascii="Calibri" w:hAnsi="Calibri" w:cs="Calibri"/>
          <w:i/>
          <w:iCs/>
          <w:noProof/>
          <w:szCs w:val="24"/>
          <w:lang w:val="en-US"/>
        </w:rPr>
        <w:t>Ann. Stat.</w:t>
      </w:r>
      <w:r w:rsidRPr="004F07D0">
        <w:rPr>
          <w:rFonts w:ascii="Calibri" w:hAnsi="Calibri" w:cs="Calibri"/>
          <w:noProof/>
          <w:szCs w:val="24"/>
          <w:lang w:val="en-US"/>
        </w:rPr>
        <w:t xml:space="preserve"> (1998). doi:10.1214/aos/1028144846</w:t>
      </w:r>
    </w:p>
    <w:p w14:paraId="2A24DF95" w14:textId="77777777" w:rsidR="00456756" w:rsidRPr="00456756" w:rsidRDefault="00456756" w:rsidP="00456756">
      <w:pPr>
        <w:widowControl w:val="0"/>
        <w:autoSpaceDE w:val="0"/>
        <w:autoSpaceDN w:val="0"/>
        <w:adjustRightInd w:val="0"/>
        <w:spacing w:line="240" w:lineRule="auto"/>
        <w:ind w:left="640" w:hanging="640"/>
        <w:rPr>
          <w:rFonts w:ascii="Calibri" w:hAnsi="Calibri" w:cs="Calibri"/>
          <w:noProof/>
        </w:rPr>
      </w:pPr>
      <w:r w:rsidRPr="004F07D0">
        <w:rPr>
          <w:rFonts w:ascii="Calibri" w:hAnsi="Calibri" w:cs="Calibri"/>
          <w:noProof/>
          <w:szCs w:val="24"/>
          <w:lang w:val="en-US"/>
        </w:rPr>
        <w:t>11.</w:t>
      </w:r>
      <w:r w:rsidRPr="004F07D0">
        <w:rPr>
          <w:rFonts w:ascii="Calibri" w:hAnsi="Calibri" w:cs="Calibri"/>
          <w:noProof/>
          <w:szCs w:val="24"/>
          <w:lang w:val="en-US"/>
        </w:rPr>
        <w:tab/>
        <w:t xml:space="preserve">Sarkar, S. K., Chang, C. K. &amp; Chang, C. K. The simes method for multiple hypothesis testing with positively dependent test statistics. </w:t>
      </w:r>
      <w:r w:rsidRPr="00456756">
        <w:rPr>
          <w:rFonts w:ascii="Calibri" w:hAnsi="Calibri" w:cs="Calibri"/>
          <w:i/>
          <w:iCs/>
          <w:noProof/>
          <w:szCs w:val="24"/>
        </w:rPr>
        <w:t>J. Am. Stat. Assoc.</w:t>
      </w:r>
      <w:r w:rsidRPr="00456756">
        <w:rPr>
          <w:rFonts w:ascii="Calibri" w:hAnsi="Calibri" w:cs="Calibri"/>
          <w:noProof/>
          <w:szCs w:val="24"/>
        </w:rPr>
        <w:t xml:space="preserve"> (1997). doi:10.1080/01621459.1997.10473682</w:t>
      </w:r>
    </w:p>
    <w:p w14:paraId="675B6724" w14:textId="77777777" w:rsidR="00F83792" w:rsidRPr="00F83792" w:rsidRDefault="008E5B3E" w:rsidP="00F83792">
      <w:pPr>
        <w:rPr>
          <w:lang w:val="en-US"/>
        </w:rPr>
      </w:pPr>
      <w:r>
        <w:rPr>
          <w:lang w:val="en-US"/>
        </w:rPr>
        <w:fldChar w:fldCharType="end"/>
      </w:r>
    </w:p>
    <w:sectPr w:rsidR="00F83792" w:rsidRPr="00F83792" w:rsidSect="007A5D6F">
      <w:headerReference w:type="default" r:id="rId25"/>
      <w:footerReference w:type="default" r:id="rId26"/>
      <w:pgSz w:w="11906" w:h="16838" w:code="9"/>
      <w:pgMar w:top="993" w:right="616" w:bottom="1276" w:left="567" w:header="284" w:footer="55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34AC2D" w16cid:durableId="21FD56C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824EDD" w14:textId="77777777" w:rsidR="006B3DA6" w:rsidRDefault="006B3DA6" w:rsidP="00AD188E">
      <w:pPr>
        <w:spacing w:after="0" w:line="240" w:lineRule="auto"/>
      </w:pPr>
      <w:r>
        <w:separator/>
      </w:r>
    </w:p>
  </w:endnote>
  <w:endnote w:type="continuationSeparator" w:id="0">
    <w:p w14:paraId="6D414F6E" w14:textId="77777777" w:rsidR="006B3DA6" w:rsidRDefault="006B3DA6" w:rsidP="00AD1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1"/>
    <w:family w:val="roman"/>
    <w:pitch w:val="variable"/>
    <w:sig w:usb0="E0002AFF" w:usb1="C0007843" w:usb2="00000009" w:usb3="00000000" w:csb0="000001FF" w:csb1="00000000"/>
  </w:font>
  <w:font w:name="Calibri">
    <w:panose1 w:val="020F0502020204030204"/>
    <w:charset w:val="A1"/>
    <w:family w:val="swiss"/>
    <w:pitch w:val="variable"/>
    <w:sig w:usb0="E00002FF" w:usb1="4000ACFF" w:usb2="00000001" w:usb3="00000000" w:csb0="0000019F" w:csb1="00000000"/>
  </w:font>
  <w:font w:name="Segoe UI">
    <w:panose1 w:val="020B0502040204020203"/>
    <w:charset w:val="A1"/>
    <w:family w:val="swiss"/>
    <w:pitch w:val="variable"/>
    <w:sig w:usb0="E10022FF" w:usb1="C000E47F" w:usb2="00000029" w:usb3="00000000" w:csb0="000001DF" w:csb1="00000000"/>
  </w:font>
  <w:font w:name="Calibri Light">
    <w:panose1 w:val="020F0302020204030204"/>
    <w:charset w:val="A1"/>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8771374"/>
      <w:docPartObj>
        <w:docPartGallery w:val="Page Numbers (Bottom of Page)"/>
        <w:docPartUnique/>
      </w:docPartObj>
    </w:sdtPr>
    <w:sdtEndPr>
      <w:rPr>
        <w:b/>
      </w:rPr>
    </w:sdtEndPr>
    <w:sdtContent>
      <w:p w14:paraId="59BAB3C3" w14:textId="424377D4" w:rsidR="00AD188E" w:rsidRPr="00AD188E" w:rsidRDefault="006738FD" w:rsidP="006738FD">
        <w:pPr>
          <w:pStyle w:val="a5"/>
          <w:jc w:val="both"/>
          <w:rPr>
            <w:b/>
            <w:lang w:val="en-US"/>
          </w:rPr>
        </w:pPr>
        <w:r w:rsidRPr="007A5D6F">
          <w:rPr>
            <w:b/>
            <w:lang w:val="en-US"/>
          </w:rPr>
          <w:t>Email:</w:t>
        </w:r>
        <w:r>
          <w:rPr>
            <w:lang w:val="en-US"/>
          </w:rPr>
          <w:t xml:space="preserve"> </w:t>
        </w:r>
        <w:hyperlink r:id="rId1" w:history="1">
          <w:r w:rsidR="008F6C5A" w:rsidRPr="001F62B4">
            <w:rPr>
              <w:rStyle w:val="-"/>
              <w:lang w:val="en-US"/>
            </w:rPr>
            <w:t>dexplore.app@gmail.com</w:t>
          </w:r>
        </w:hyperlink>
        <w:r w:rsidR="00BC34CB">
          <w:rPr>
            <w:lang w:val="en-US"/>
          </w:rPr>
          <w:tab/>
        </w:r>
        <w:r w:rsidR="007A5D6F">
          <w:rPr>
            <w:lang w:val="en-US"/>
          </w:rPr>
          <w:t xml:space="preserve">                                    </w:t>
        </w:r>
        <w:r w:rsidR="007A5D6F" w:rsidRPr="007A5D6F">
          <w:rPr>
            <w:b/>
            <w:lang w:val="en-US"/>
          </w:rPr>
          <w:t>DExplore</w:t>
        </w:r>
        <w:r w:rsidR="007A5D6F">
          <w:rPr>
            <w:b/>
            <w:lang w:val="en-US"/>
          </w:rPr>
          <w:t>- User’s guide</w:t>
        </w:r>
        <w:r w:rsidR="007A5D6F">
          <w:rPr>
            <w:b/>
            <w:lang w:val="en-US"/>
          </w:rPr>
          <w:tab/>
        </w:r>
        <w:r w:rsidR="008F6C5A">
          <w:rPr>
            <w:b/>
            <w:lang w:val="en-US"/>
          </w:rPr>
          <w:t xml:space="preserve">         </w:t>
        </w:r>
        <w:r w:rsidR="007A5D6F">
          <w:rPr>
            <w:b/>
            <w:lang w:val="en-US"/>
          </w:rPr>
          <w:tab/>
        </w:r>
        <w:r w:rsidR="007A5D6F">
          <w:rPr>
            <w:b/>
            <w:lang w:val="en-US"/>
          </w:rPr>
          <w:tab/>
        </w:r>
        <w:r w:rsidR="008F6C5A">
          <w:rPr>
            <w:b/>
            <w:lang w:val="en-US"/>
          </w:rPr>
          <w:t xml:space="preserve"> </w:t>
        </w:r>
        <w:r w:rsidR="00AD188E" w:rsidRPr="00AD188E">
          <w:rPr>
            <w:b/>
          </w:rPr>
          <w:fldChar w:fldCharType="begin"/>
        </w:r>
        <w:r w:rsidR="00AD188E" w:rsidRPr="00AD188E">
          <w:rPr>
            <w:b/>
            <w:lang w:val="en-US"/>
          </w:rPr>
          <w:instrText>PAGE   \* MERGEFORMAT</w:instrText>
        </w:r>
        <w:r w:rsidR="00AD188E" w:rsidRPr="00AD188E">
          <w:rPr>
            <w:b/>
          </w:rPr>
          <w:fldChar w:fldCharType="separate"/>
        </w:r>
        <w:r w:rsidR="00E453C3">
          <w:rPr>
            <w:b/>
            <w:noProof/>
            <w:lang w:val="en-US"/>
          </w:rPr>
          <w:t>7</w:t>
        </w:r>
        <w:r w:rsidR="00AD188E" w:rsidRPr="00AD188E">
          <w:rPr>
            <w:b/>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EF3FDE" w14:textId="77777777" w:rsidR="006B3DA6" w:rsidRDefault="006B3DA6" w:rsidP="00AD188E">
      <w:pPr>
        <w:spacing w:after="0" w:line="240" w:lineRule="auto"/>
      </w:pPr>
      <w:r>
        <w:separator/>
      </w:r>
    </w:p>
  </w:footnote>
  <w:footnote w:type="continuationSeparator" w:id="0">
    <w:p w14:paraId="73C6BD89" w14:textId="77777777" w:rsidR="006B3DA6" w:rsidRDefault="006B3DA6" w:rsidP="00AD18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DA60E4" w14:textId="77777777" w:rsidR="008F6C5A" w:rsidRPr="007A5D6F" w:rsidRDefault="007A5D6F" w:rsidP="007A5D6F">
    <w:pPr>
      <w:pStyle w:val="a4"/>
      <w:jc w:val="both"/>
      <w:rPr>
        <w:b/>
        <w:lang w:val="en-US"/>
      </w:rPr>
    </w:pPr>
    <w:r w:rsidRPr="007A5D6F">
      <w:rPr>
        <w:b/>
        <w:lang w:val="en-US"/>
      </w:rPr>
      <w:t xml:space="preserve">DExplore – Differential Gene Expression Analysis </w:t>
    </w:r>
    <w:r>
      <w:rPr>
        <w:b/>
        <w:lang w:val="en-US"/>
      </w:rPr>
      <w:t xml:space="preserve">                                                                                  </w:t>
    </w:r>
    <w:hyperlink r:id="rId1" w:history="1">
      <w:r w:rsidRPr="007A5D6F">
        <w:rPr>
          <w:rStyle w:val="-"/>
          <w:b/>
          <w:lang w:val="en-US"/>
        </w:rPr>
        <w:t>http://www.dexplore.org</w:t>
      </w:r>
    </w:hyperlink>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AB5869"/>
    <w:multiLevelType w:val="hybridMultilevel"/>
    <w:tmpl w:val="1604027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67B254BF"/>
    <w:multiLevelType w:val="hybridMultilevel"/>
    <w:tmpl w:val="7AF81B3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72E50434"/>
    <w:multiLevelType w:val="hybridMultilevel"/>
    <w:tmpl w:val="1E367714"/>
    <w:lvl w:ilvl="0" w:tplc="BE4CDF3C">
      <w:start w:val="1"/>
      <w:numFmt w:val="lowerLetter"/>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73B8246A"/>
    <w:multiLevelType w:val="hybridMultilevel"/>
    <w:tmpl w:val="1604027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4319"/>
    <w:rsid w:val="00026B8C"/>
    <w:rsid w:val="00043459"/>
    <w:rsid w:val="000525EB"/>
    <w:rsid w:val="000558ED"/>
    <w:rsid w:val="00072FDA"/>
    <w:rsid w:val="00084FDE"/>
    <w:rsid w:val="000E34D8"/>
    <w:rsid w:val="00130377"/>
    <w:rsid w:val="0013762D"/>
    <w:rsid w:val="001561FF"/>
    <w:rsid w:val="001962F5"/>
    <w:rsid w:val="001D776D"/>
    <w:rsid w:val="001E751D"/>
    <w:rsid w:val="001F62A4"/>
    <w:rsid w:val="001F79BC"/>
    <w:rsid w:val="00374A71"/>
    <w:rsid w:val="003C4278"/>
    <w:rsid w:val="003E5699"/>
    <w:rsid w:val="003E6DF4"/>
    <w:rsid w:val="003F2B0B"/>
    <w:rsid w:val="0041058B"/>
    <w:rsid w:val="004219B2"/>
    <w:rsid w:val="00453E40"/>
    <w:rsid w:val="00456756"/>
    <w:rsid w:val="004648A1"/>
    <w:rsid w:val="004A4191"/>
    <w:rsid w:val="004A7123"/>
    <w:rsid w:val="004B0216"/>
    <w:rsid w:val="004B263F"/>
    <w:rsid w:val="004D4572"/>
    <w:rsid w:val="004E21F7"/>
    <w:rsid w:val="004F07D0"/>
    <w:rsid w:val="004F7A17"/>
    <w:rsid w:val="00501B8C"/>
    <w:rsid w:val="00526D58"/>
    <w:rsid w:val="00546910"/>
    <w:rsid w:val="00571B28"/>
    <w:rsid w:val="0057794F"/>
    <w:rsid w:val="005859C2"/>
    <w:rsid w:val="005B28F4"/>
    <w:rsid w:val="005B443E"/>
    <w:rsid w:val="005C79E6"/>
    <w:rsid w:val="005D268E"/>
    <w:rsid w:val="005E258E"/>
    <w:rsid w:val="005E38D8"/>
    <w:rsid w:val="00615678"/>
    <w:rsid w:val="006254E6"/>
    <w:rsid w:val="006606A0"/>
    <w:rsid w:val="00662591"/>
    <w:rsid w:val="006738FD"/>
    <w:rsid w:val="00697F89"/>
    <w:rsid w:val="006B3DA6"/>
    <w:rsid w:val="0072785E"/>
    <w:rsid w:val="007619EF"/>
    <w:rsid w:val="007A5D6F"/>
    <w:rsid w:val="00813926"/>
    <w:rsid w:val="0082036E"/>
    <w:rsid w:val="008A51DF"/>
    <w:rsid w:val="008B1A3D"/>
    <w:rsid w:val="008B2A6E"/>
    <w:rsid w:val="008C5513"/>
    <w:rsid w:val="008D2AB7"/>
    <w:rsid w:val="008E5B3E"/>
    <w:rsid w:val="008F6C5A"/>
    <w:rsid w:val="009529FE"/>
    <w:rsid w:val="00983003"/>
    <w:rsid w:val="009A329D"/>
    <w:rsid w:val="009B3098"/>
    <w:rsid w:val="009C5FB5"/>
    <w:rsid w:val="009D3410"/>
    <w:rsid w:val="00A26488"/>
    <w:rsid w:val="00A55008"/>
    <w:rsid w:val="00A70418"/>
    <w:rsid w:val="00A71359"/>
    <w:rsid w:val="00AA195B"/>
    <w:rsid w:val="00AA62F4"/>
    <w:rsid w:val="00AD188E"/>
    <w:rsid w:val="00B06A42"/>
    <w:rsid w:val="00B14838"/>
    <w:rsid w:val="00B3457E"/>
    <w:rsid w:val="00B43738"/>
    <w:rsid w:val="00BC34CB"/>
    <w:rsid w:val="00C17FFB"/>
    <w:rsid w:val="00C3600E"/>
    <w:rsid w:val="00C4322A"/>
    <w:rsid w:val="00C44BBD"/>
    <w:rsid w:val="00C53050"/>
    <w:rsid w:val="00C90159"/>
    <w:rsid w:val="00CC57C0"/>
    <w:rsid w:val="00DC37BF"/>
    <w:rsid w:val="00E21F00"/>
    <w:rsid w:val="00E24319"/>
    <w:rsid w:val="00E2498C"/>
    <w:rsid w:val="00E453C3"/>
    <w:rsid w:val="00E54F97"/>
    <w:rsid w:val="00E55CBF"/>
    <w:rsid w:val="00EB0621"/>
    <w:rsid w:val="00EB579A"/>
    <w:rsid w:val="00EE0E9D"/>
    <w:rsid w:val="00F3319B"/>
    <w:rsid w:val="00F83792"/>
    <w:rsid w:val="00F86B93"/>
    <w:rsid w:val="00F96777"/>
    <w:rsid w:val="00FE1F69"/>
    <w:rsid w:val="00FE2C13"/>
    <w:rsid w:val="00FF70F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BA995"/>
  <w15:chartTrackingRefBased/>
  <w15:docId w15:val="{7249105A-33FA-4F66-9A40-F527A7B34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C79E6"/>
    <w:pPr>
      <w:ind w:left="720"/>
      <w:contextualSpacing/>
    </w:pPr>
  </w:style>
  <w:style w:type="character" w:styleId="-">
    <w:name w:val="Hyperlink"/>
    <w:basedOn w:val="a0"/>
    <w:uiPriority w:val="99"/>
    <w:unhideWhenUsed/>
    <w:rsid w:val="00501B8C"/>
    <w:rPr>
      <w:color w:val="0563C1" w:themeColor="hyperlink"/>
      <w:u w:val="single"/>
    </w:rPr>
  </w:style>
  <w:style w:type="paragraph" w:styleId="Web">
    <w:name w:val="Normal (Web)"/>
    <w:basedOn w:val="a"/>
    <w:uiPriority w:val="99"/>
    <w:unhideWhenUsed/>
    <w:rsid w:val="00F83792"/>
    <w:pPr>
      <w:spacing w:before="100" w:beforeAutospacing="1" w:after="100" w:afterAutospacing="1" w:line="240" w:lineRule="auto"/>
    </w:pPr>
    <w:rPr>
      <w:rFonts w:ascii="Times New Roman" w:eastAsia="Times New Roman" w:hAnsi="Times New Roman" w:cs="Times New Roman"/>
      <w:sz w:val="24"/>
      <w:szCs w:val="24"/>
      <w:lang w:eastAsia="el-GR"/>
    </w:rPr>
  </w:style>
  <w:style w:type="character" w:styleId="-0">
    <w:name w:val="FollowedHyperlink"/>
    <w:basedOn w:val="a0"/>
    <w:uiPriority w:val="99"/>
    <w:semiHidden/>
    <w:unhideWhenUsed/>
    <w:rsid w:val="00AA62F4"/>
    <w:rPr>
      <w:color w:val="954F72" w:themeColor="followedHyperlink"/>
      <w:u w:val="single"/>
    </w:rPr>
  </w:style>
  <w:style w:type="paragraph" w:styleId="a4">
    <w:name w:val="header"/>
    <w:basedOn w:val="a"/>
    <w:link w:val="Char"/>
    <w:uiPriority w:val="99"/>
    <w:unhideWhenUsed/>
    <w:rsid w:val="00AD188E"/>
    <w:pPr>
      <w:tabs>
        <w:tab w:val="center" w:pos="4153"/>
        <w:tab w:val="right" w:pos="8306"/>
      </w:tabs>
      <w:spacing w:after="0" w:line="240" w:lineRule="auto"/>
    </w:pPr>
  </w:style>
  <w:style w:type="character" w:customStyle="1" w:styleId="Char">
    <w:name w:val="Κεφαλίδα Char"/>
    <w:basedOn w:val="a0"/>
    <w:link w:val="a4"/>
    <w:uiPriority w:val="99"/>
    <w:rsid w:val="00AD188E"/>
  </w:style>
  <w:style w:type="paragraph" w:styleId="a5">
    <w:name w:val="footer"/>
    <w:basedOn w:val="a"/>
    <w:link w:val="Char0"/>
    <w:uiPriority w:val="99"/>
    <w:unhideWhenUsed/>
    <w:rsid w:val="00AD188E"/>
    <w:pPr>
      <w:tabs>
        <w:tab w:val="center" w:pos="4153"/>
        <w:tab w:val="right" w:pos="8306"/>
      </w:tabs>
      <w:spacing w:after="0" w:line="240" w:lineRule="auto"/>
    </w:pPr>
  </w:style>
  <w:style w:type="character" w:customStyle="1" w:styleId="Char0">
    <w:name w:val="Υποσέλιδο Char"/>
    <w:basedOn w:val="a0"/>
    <w:link w:val="a5"/>
    <w:uiPriority w:val="99"/>
    <w:rsid w:val="00AD188E"/>
  </w:style>
  <w:style w:type="paragraph" w:styleId="a6">
    <w:name w:val="Balloon Text"/>
    <w:basedOn w:val="a"/>
    <w:link w:val="Char1"/>
    <w:uiPriority w:val="99"/>
    <w:semiHidden/>
    <w:unhideWhenUsed/>
    <w:rsid w:val="0013762D"/>
    <w:pPr>
      <w:spacing w:after="0" w:line="240" w:lineRule="auto"/>
    </w:pPr>
    <w:rPr>
      <w:rFonts w:ascii="Segoe UI" w:hAnsi="Segoe UI" w:cs="Segoe UI"/>
      <w:sz w:val="18"/>
      <w:szCs w:val="18"/>
    </w:rPr>
  </w:style>
  <w:style w:type="character" w:customStyle="1" w:styleId="Char1">
    <w:name w:val="Κείμενο πλαισίου Char"/>
    <w:basedOn w:val="a0"/>
    <w:link w:val="a6"/>
    <w:uiPriority w:val="99"/>
    <w:semiHidden/>
    <w:rsid w:val="0013762D"/>
    <w:rPr>
      <w:rFonts w:ascii="Segoe UI" w:hAnsi="Segoe UI" w:cs="Segoe UI"/>
      <w:sz w:val="18"/>
      <w:szCs w:val="18"/>
    </w:rPr>
  </w:style>
  <w:style w:type="character" w:styleId="a7">
    <w:name w:val="annotation reference"/>
    <w:basedOn w:val="a0"/>
    <w:uiPriority w:val="99"/>
    <w:semiHidden/>
    <w:unhideWhenUsed/>
    <w:rsid w:val="0041058B"/>
    <w:rPr>
      <w:sz w:val="16"/>
      <w:szCs w:val="16"/>
    </w:rPr>
  </w:style>
  <w:style w:type="paragraph" w:styleId="a8">
    <w:name w:val="annotation text"/>
    <w:basedOn w:val="a"/>
    <w:link w:val="Char2"/>
    <w:uiPriority w:val="99"/>
    <w:semiHidden/>
    <w:unhideWhenUsed/>
    <w:rsid w:val="0041058B"/>
    <w:pPr>
      <w:spacing w:line="240" w:lineRule="auto"/>
    </w:pPr>
    <w:rPr>
      <w:sz w:val="20"/>
      <w:szCs w:val="20"/>
    </w:rPr>
  </w:style>
  <w:style w:type="character" w:customStyle="1" w:styleId="Char2">
    <w:name w:val="Κείμενο σχολίου Char"/>
    <w:basedOn w:val="a0"/>
    <w:link w:val="a8"/>
    <w:uiPriority w:val="99"/>
    <w:semiHidden/>
    <w:rsid w:val="0041058B"/>
    <w:rPr>
      <w:sz w:val="20"/>
      <w:szCs w:val="20"/>
    </w:rPr>
  </w:style>
  <w:style w:type="paragraph" w:styleId="a9">
    <w:name w:val="annotation subject"/>
    <w:basedOn w:val="a8"/>
    <w:next w:val="a8"/>
    <w:link w:val="Char3"/>
    <w:uiPriority w:val="99"/>
    <w:semiHidden/>
    <w:unhideWhenUsed/>
    <w:rsid w:val="0041058B"/>
    <w:rPr>
      <w:b/>
      <w:bCs/>
    </w:rPr>
  </w:style>
  <w:style w:type="character" w:customStyle="1" w:styleId="Char3">
    <w:name w:val="Θέμα σχολίου Char"/>
    <w:basedOn w:val="Char2"/>
    <w:link w:val="a9"/>
    <w:uiPriority w:val="99"/>
    <w:semiHidden/>
    <w:rsid w:val="0041058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www.webgestalt.org"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geo/" TargetMode="External"/><Relationship Id="rId24" Type="http://schemas.openxmlformats.org/officeDocument/2006/relationships/hyperlink" Target="https://en.wikipedia.org/wiki/Statistical_inference"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en.wikipedia.org/wiki/Statistics"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webgestalt.org" TargetMode="External"/><Relationship Id="rId14" Type="http://schemas.openxmlformats.org/officeDocument/2006/relationships/image" Target="media/image5.png"/><Relationship Id="rId22" Type="http://schemas.openxmlformats.org/officeDocument/2006/relationships/hyperlink" Target="http://www.webgestalt.org" TargetMode="External"/><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dexplore.app@gmail.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www.dexplore.org" TargetMode="Externa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7442D2E-8FE4-4D51-8142-8E5EEC2D7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4443</Words>
  <Characters>23994</Characters>
  <Application>Microsoft Office Word</Application>
  <DocSecurity>0</DocSecurity>
  <Lines>199</Lines>
  <Paragraphs>56</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28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dc:creator>
  <cp:keywords/>
  <dc:description/>
  <cp:lastModifiedBy>Anna</cp:lastModifiedBy>
  <cp:revision>4</cp:revision>
  <cp:lastPrinted>2018-08-06T19:38:00Z</cp:lastPrinted>
  <dcterms:created xsi:type="dcterms:W3CDTF">2020-02-23T18:05:00Z</dcterms:created>
  <dcterms:modified xsi:type="dcterms:W3CDTF">2020-02-23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4d9a2b-c5ee-383a-aecd-7fd487d38664</vt:lpwstr>
  </property>
  <property fmtid="{D5CDD505-2E9C-101B-9397-08002B2CF9AE}" pid="4" name="Mendeley Citation Style_1">
    <vt:lpwstr>http://www.zotero.org/styles/nature-structural-and-molecular-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bioinformatics</vt:lpwstr>
  </property>
  <property fmtid="{D5CDD505-2E9C-101B-9397-08002B2CF9AE}" pid="10" name="Mendeley Recent Style Name 2_1">
    <vt:lpwstr>BMC Bioinformat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structural-and-molecular-biology</vt:lpwstr>
  </property>
  <property fmtid="{D5CDD505-2E9C-101B-9397-08002B2CF9AE}" pid="24" name="Mendeley Recent Style Name 9_1">
    <vt:lpwstr>Nature Structural &amp; Molecular Biology</vt:lpwstr>
  </property>
</Properties>
</file>